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6AFEE8" w14:textId="77777777" w:rsidR="00176839" w:rsidRDefault="00176839" w:rsidP="00176839">
      <w:pPr>
        <w:pStyle w:val="Heading1"/>
        <w:spacing w:line="480" w:lineRule="auto"/>
        <w:ind w:left="2552" w:right="2834"/>
        <w:jc w:val="center"/>
        <w:rPr>
          <w:rFonts w:ascii="Times New Roman" w:hAnsi="Times New Roman"/>
          <w:b/>
          <w:color w:val="auto"/>
          <w:sz w:val="24"/>
        </w:rPr>
      </w:pPr>
      <w:bookmarkStart w:id="0" w:name="_Toc117183862"/>
      <w:bookmarkStart w:id="1" w:name="_Toc118928030"/>
      <w:bookmarkStart w:id="2" w:name="_Hlk125488190"/>
      <w:r w:rsidRPr="00206E19">
        <w:rPr>
          <w:rFonts w:ascii="Times New Roman" w:hAnsi="Times New Roman"/>
          <w:b/>
          <w:color w:val="auto"/>
          <w:sz w:val="24"/>
        </w:rPr>
        <w:t>BAB II</w:t>
      </w:r>
      <w:r>
        <w:rPr>
          <w:rFonts w:ascii="Times New Roman" w:hAnsi="Times New Roman"/>
          <w:b/>
          <w:color w:val="auto"/>
          <w:sz w:val="24"/>
        </w:rPr>
        <w:t xml:space="preserve">                 </w:t>
      </w:r>
      <w:r w:rsidRPr="00206E19">
        <w:rPr>
          <w:rFonts w:ascii="Times New Roman" w:hAnsi="Times New Roman"/>
          <w:b/>
          <w:color w:val="auto"/>
          <w:sz w:val="24"/>
        </w:rPr>
        <w:t>KAJIAN</w:t>
      </w:r>
      <w:r>
        <w:rPr>
          <w:rFonts w:ascii="Times New Roman" w:hAnsi="Times New Roman"/>
          <w:b/>
          <w:color w:val="auto"/>
          <w:sz w:val="24"/>
        </w:rPr>
        <w:t xml:space="preserve"> T</w:t>
      </w:r>
      <w:r w:rsidRPr="00206E19">
        <w:rPr>
          <w:rFonts w:ascii="Times New Roman" w:hAnsi="Times New Roman"/>
          <w:b/>
          <w:color w:val="auto"/>
          <w:sz w:val="24"/>
        </w:rPr>
        <w:t>EORITIK</w:t>
      </w:r>
      <w:bookmarkEnd w:id="0"/>
      <w:bookmarkEnd w:id="1"/>
    </w:p>
    <w:p w14:paraId="736AFEE9" w14:textId="77777777" w:rsidR="00176839" w:rsidRPr="00754C8B" w:rsidRDefault="00176839" w:rsidP="00176839"/>
    <w:p w14:paraId="736AFEEA" w14:textId="77777777" w:rsidR="00176839" w:rsidRDefault="00176839" w:rsidP="00176839">
      <w:pPr>
        <w:pStyle w:val="Heading2"/>
        <w:numPr>
          <w:ilvl w:val="0"/>
          <w:numId w:val="1"/>
        </w:numPr>
        <w:spacing w:line="480" w:lineRule="auto"/>
        <w:ind w:left="426"/>
        <w:jc w:val="both"/>
        <w:rPr>
          <w:rFonts w:ascii="Times New Roman" w:hAnsi="Times New Roman"/>
          <w:b/>
          <w:color w:val="auto"/>
          <w:sz w:val="24"/>
        </w:rPr>
      </w:pPr>
      <w:bookmarkStart w:id="3" w:name="_Toc117183863"/>
      <w:bookmarkStart w:id="4" w:name="_Toc118928031"/>
      <w:r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206E19">
        <w:rPr>
          <w:rFonts w:ascii="Times New Roman" w:hAnsi="Times New Roman"/>
          <w:b/>
          <w:color w:val="auto"/>
          <w:sz w:val="24"/>
        </w:rPr>
        <w:t>Teori</w:t>
      </w:r>
      <w:bookmarkEnd w:id="3"/>
      <w:bookmarkEnd w:id="4"/>
      <w:proofErr w:type="spellEnd"/>
    </w:p>
    <w:p w14:paraId="736AFEEB" w14:textId="77777777" w:rsidR="00176839" w:rsidRPr="00206E1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5" w:name="_Toc117183864"/>
      <w:bookmarkStart w:id="6" w:name="_Toc118928032"/>
      <w:r>
        <w:rPr>
          <w:rFonts w:ascii="Times New Roman" w:hAnsi="Times New Roman"/>
          <w:color w:val="auto"/>
        </w:rPr>
        <w:t xml:space="preserve">Kajian </w:t>
      </w:r>
      <w:proofErr w:type="spellStart"/>
      <w:r>
        <w:rPr>
          <w:rFonts w:ascii="Times New Roman" w:hAnsi="Times New Roman"/>
          <w:color w:val="auto"/>
        </w:rPr>
        <w:t>Teologis</w:t>
      </w:r>
      <w:proofErr w:type="spellEnd"/>
      <w:r>
        <w:rPr>
          <w:rFonts w:ascii="Times New Roman" w:hAnsi="Times New Roman"/>
          <w:color w:val="auto"/>
        </w:rPr>
        <w:t xml:space="preserve"> </w:t>
      </w:r>
      <w:r w:rsidRPr="00206E19">
        <w:rPr>
          <w:rFonts w:ascii="Times New Roman" w:hAnsi="Times New Roman"/>
          <w:color w:val="auto"/>
        </w:rPr>
        <w:t>2 Petrus 1:5-7</w:t>
      </w:r>
      <w:bookmarkEnd w:id="5"/>
      <w:bookmarkEnd w:id="6"/>
    </w:p>
    <w:p w14:paraId="736AFEEC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bookmarkStart w:id="7" w:name="_Toc117183867"/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Historis</w:t>
      </w:r>
      <w:proofErr w:type="spellEnd"/>
    </w:p>
    <w:p w14:paraId="736AFEED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EE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EF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0" w14:textId="77777777" w:rsidR="00176839" w:rsidRPr="007A1BEB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F1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2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Jeni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3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Dekat</w:t>
      </w:r>
      <w:proofErr w:type="spellEnd"/>
    </w:p>
    <w:p w14:paraId="736AFEF4" w14:textId="77777777" w:rsidR="00176839" w:rsidRPr="00FC39E4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jauh</w:t>
      </w:r>
      <w:proofErr w:type="spellEnd"/>
    </w:p>
    <w:p w14:paraId="736AFEF5" w14:textId="77777777" w:rsidR="00176839" w:rsidRPr="00E628D7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r>
        <w:rPr>
          <w:rFonts w:ascii="Times New Roman" w:hAnsi="Times New Roman"/>
          <w:i w:val="0"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Besar</w:t>
      </w:r>
      <w:proofErr w:type="spellEnd"/>
    </w:p>
    <w:p w14:paraId="736AFEF6" w14:textId="5AAE866D" w:rsidR="00176839" w:rsidRPr="00C02F93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Makna</w:t>
      </w:r>
      <w:proofErr w:type="spellEnd"/>
      <w:r w:rsidRPr="00C02F93"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Teologis</w:t>
      </w:r>
      <w:bookmarkEnd w:id="7"/>
      <w:proofErr w:type="spellEnd"/>
      <w:r w:rsidR="00804F0C">
        <w:rPr>
          <w:rFonts w:ascii="Times New Roman" w:hAnsi="Times New Roman"/>
          <w:i w:val="0"/>
          <w:color w:val="auto"/>
          <w:sz w:val="24"/>
        </w:rPr>
        <w:t xml:space="preserve"> </w:t>
      </w:r>
      <w:r w:rsidR="00112F45">
        <w:rPr>
          <w:rFonts w:ascii="Times New Roman" w:hAnsi="Times New Roman"/>
          <w:i w:val="0"/>
          <w:color w:val="auto"/>
          <w:sz w:val="24"/>
        </w:rPr>
        <w:t xml:space="preserve">2 </w:t>
      </w:r>
      <w:r w:rsidR="00DC46B7">
        <w:rPr>
          <w:rFonts w:ascii="Times New Roman" w:hAnsi="Times New Roman"/>
          <w:i w:val="0"/>
          <w:color w:val="auto"/>
          <w:sz w:val="24"/>
        </w:rPr>
        <w:t>Petrus 1:5-7</w:t>
      </w:r>
    </w:p>
    <w:p w14:paraId="736AFEF7" w14:textId="77777777" w:rsidR="0017683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8" w:name="_Toc118928033"/>
      <w:proofErr w:type="spellStart"/>
      <w:r w:rsidRPr="00907EAE">
        <w:rPr>
          <w:rFonts w:ascii="Times New Roman" w:hAnsi="Times New Roman"/>
          <w:color w:val="auto"/>
        </w:rPr>
        <w:t>Pertumbuhan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proofErr w:type="spellStart"/>
      <w:r w:rsidRPr="00907EAE">
        <w:rPr>
          <w:rFonts w:ascii="Times New Roman" w:hAnsi="Times New Roman"/>
          <w:color w:val="auto"/>
        </w:rPr>
        <w:t>Pengenalan</w:t>
      </w:r>
      <w:proofErr w:type="spellEnd"/>
      <w:r w:rsidRPr="00907EAE">
        <w:rPr>
          <w:rFonts w:ascii="Times New Roman" w:hAnsi="Times New Roman"/>
          <w:color w:val="auto"/>
        </w:rPr>
        <w:t xml:space="preserve"> Akan Allah</w:t>
      </w:r>
      <w:bookmarkStart w:id="9" w:name="_Toc117183875"/>
      <w:bookmarkEnd w:id="8"/>
    </w:p>
    <w:p w14:paraId="736AFEF8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9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nj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A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man</w:t>
      </w:r>
    </w:p>
    <w:p w14:paraId="736AFEFB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Kebajikan</w:t>
      </w:r>
    </w:p>
    <w:p w14:paraId="736AFEFC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D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guas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</w:p>
    <w:p w14:paraId="736AFEFE" w14:textId="77777777" w:rsidR="00176839" w:rsidRPr="00D43033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asih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</w:p>
    <w:p w14:paraId="736AFEFF" w14:textId="77777777" w:rsidR="00176839" w:rsidRPr="00907EAE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10" w:name="_Toc118928034"/>
      <w:proofErr w:type="spellStart"/>
      <w:r w:rsidRPr="00907EAE">
        <w:rPr>
          <w:rFonts w:ascii="Times New Roman" w:hAnsi="Times New Roman"/>
          <w:color w:val="auto"/>
        </w:rPr>
        <w:t>Aplikasinya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bookmarkEnd w:id="9"/>
      <w:r w:rsidRPr="00FD5A47">
        <w:rPr>
          <w:rFonts w:ascii="Times New Roman" w:hAnsi="Times New Roman"/>
        </w:rPr>
        <w:t xml:space="preserve">Kajian </w:t>
      </w:r>
      <w:proofErr w:type="spellStart"/>
      <w:r w:rsidRPr="00FD5A47">
        <w:rPr>
          <w:rFonts w:ascii="Times New Roman" w:hAnsi="Times New Roman"/>
        </w:rPr>
        <w:t>Teologis</w:t>
      </w:r>
      <w:proofErr w:type="spellEnd"/>
      <w:r w:rsidRPr="00FD5A47">
        <w:rPr>
          <w:rFonts w:ascii="Times New Roman" w:hAnsi="Times New Roman"/>
        </w:rPr>
        <w:t xml:space="preserve"> 2 Petrus 1:5-7 </w:t>
      </w:r>
      <w:proofErr w:type="spellStart"/>
      <w:r w:rsidRPr="00FD5A47">
        <w:rPr>
          <w:rFonts w:ascii="Times New Roman" w:hAnsi="Times New Roman"/>
        </w:rPr>
        <w:t>Dalam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rtumbuh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ngenalan</w:t>
      </w:r>
      <w:proofErr w:type="spellEnd"/>
      <w:r w:rsidRPr="00FD5A47">
        <w:rPr>
          <w:rFonts w:ascii="Times New Roman" w:hAnsi="Times New Roman"/>
        </w:rPr>
        <w:t xml:space="preserve"> Akan ALLAH Youth Di GKPB Masa </w:t>
      </w:r>
      <w:proofErr w:type="spellStart"/>
      <w:r w:rsidRPr="00FD5A47">
        <w:rPr>
          <w:rFonts w:ascii="Times New Roman" w:hAnsi="Times New Roman"/>
        </w:rPr>
        <w:t>Dep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Cerah</w:t>
      </w:r>
      <w:proofErr w:type="spellEnd"/>
      <w:r w:rsidRPr="00FD5A47">
        <w:rPr>
          <w:rFonts w:ascii="Times New Roman" w:hAnsi="Times New Roman"/>
        </w:rPr>
        <w:t xml:space="preserve"> Surabaya</w:t>
      </w:r>
      <w:bookmarkEnd w:id="10"/>
    </w:p>
    <w:p w14:paraId="736AFF00" w14:textId="77777777" w:rsidR="00176839" w:rsidRPr="00206E19" w:rsidRDefault="00176839" w:rsidP="00176839">
      <w:pPr>
        <w:jc w:val="both"/>
      </w:pPr>
    </w:p>
    <w:p w14:paraId="736AFF01" w14:textId="77777777" w:rsidR="00176839" w:rsidRDefault="00176839" w:rsidP="00176839">
      <w:pPr>
        <w:pStyle w:val="ListParagraph"/>
        <w:numPr>
          <w:ilvl w:val="0"/>
          <w:numId w:val="9"/>
        </w:numPr>
        <w:ind w:left="426"/>
        <w:rPr>
          <w:rFonts w:ascii="Times New Roman" w:hAnsi="Times New Roman"/>
          <w:b/>
          <w:bCs/>
          <w:sz w:val="24"/>
        </w:rPr>
      </w:pPr>
      <w:bookmarkStart w:id="11" w:name="_Toc117183876"/>
      <w:bookmarkStart w:id="12" w:name="_Toc118928035"/>
      <w:proofErr w:type="spellStart"/>
      <w:r w:rsidRPr="006C743D">
        <w:rPr>
          <w:rFonts w:ascii="Times New Roman" w:hAnsi="Times New Roman"/>
          <w:b/>
          <w:bCs/>
          <w:sz w:val="24"/>
        </w:rPr>
        <w:t>Penelitian</w:t>
      </w:r>
      <w:proofErr w:type="spellEnd"/>
      <w:r w:rsidRPr="006C743D">
        <w:rPr>
          <w:rFonts w:ascii="Times New Roman" w:hAnsi="Times New Roman"/>
          <w:b/>
          <w:bCs/>
          <w:sz w:val="24"/>
        </w:rPr>
        <w:t xml:space="preserve"> Yang </w:t>
      </w:r>
      <w:proofErr w:type="spellStart"/>
      <w:r w:rsidRPr="006C743D">
        <w:rPr>
          <w:rFonts w:ascii="Times New Roman" w:hAnsi="Times New Roman"/>
          <w:b/>
          <w:bCs/>
          <w:sz w:val="24"/>
        </w:rPr>
        <w:t>Relevan</w:t>
      </w:r>
      <w:bookmarkEnd w:id="11"/>
      <w:bookmarkEnd w:id="12"/>
      <w:proofErr w:type="spellEnd"/>
    </w:p>
    <w:bookmarkEnd w:id="2"/>
    <w:p w14:paraId="5F3F6AD1" w14:textId="77777777" w:rsidR="001038DD" w:rsidRDefault="001038DD" w:rsidP="00176839">
      <w:pPr>
        <w:rPr>
          <w:rFonts w:ascii="Times New Roman" w:hAnsi="Times New Roman"/>
          <w:b/>
          <w:bCs/>
          <w:sz w:val="24"/>
        </w:rPr>
        <w:sectPr w:rsidR="001038DD" w:rsidSect="00A112B8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09262696" w14:textId="77777777" w:rsidR="008725C2" w:rsidRDefault="008725C2" w:rsidP="008725C2">
      <w:pPr>
        <w:spacing w:line="480" w:lineRule="auto"/>
        <w:rPr>
          <w:rFonts w:ascii="Times New Roman" w:hAnsi="Times New Roman"/>
          <w:sz w:val="24"/>
        </w:rPr>
      </w:pPr>
      <w:proofErr w:type="spellStart"/>
      <w:r w:rsidRPr="00A112B8">
        <w:rPr>
          <w:rFonts w:ascii="Times New Roman" w:hAnsi="Times New Roman"/>
          <w:sz w:val="24"/>
        </w:rPr>
        <w:t>Pengumpulan</w:t>
      </w:r>
      <w:proofErr w:type="spellEnd"/>
      <w:r w:rsidRPr="00A112B8">
        <w:rPr>
          <w:rFonts w:ascii="Times New Roman" w:hAnsi="Times New Roman"/>
          <w:sz w:val="24"/>
        </w:rPr>
        <w:t xml:space="preserve"> data </w:t>
      </w:r>
      <w:proofErr w:type="spellStart"/>
      <w:r w:rsidRPr="00A112B8">
        <w:rPr>
          <w:rFonts w:ascii="Times New Roman" w:hAnsi="Times New Roman"/>
          <w:sz w:val="24"/>
        </w:rPr>
        <w:t>bab</w:t>
      </w:r>
      <w:proofErr w:type="spellEnd"/>
      <w:r w:rsidRPr="00A112B8">
        <w:rPr>
          <w:rFonts w:ascii="Times New Roman" w:hAnsi="Times New Roman"/>
          <w:sz w:val="24"/>
        </w:rPr>
        <w:t xml:space="preserve"> II</w:t>
      </w:r>
    </w:p>
    <w:p w14:paraId="17A2F634" w14:textId="77777777" w:rsidR="008725C2" w:rsidRPr="00516048" w:rsidRDefault="008725C2" w:rsidP="008725C2">
      <w:pPr>
        <w:pStyle w:val="Heading1"/>
        <w:spacing w:line="480" w:lineRule="auto"/>
        <w:ind w:left="2552" w:right="2975"/>
        <w:jc w:val="center"/>
        <w:rPr>
          <w:rFonts w:ascii="Times New Roman" w:hAnsi="Times New Roman"/>
          <w:b/>
          <w:bCs/>
          <w:color w:val="auto"/>
          <w:sz w:val="24"/>
        </w:rPr>
      </w:pPr>
      <w:r w:rsidRPr="00516048">
        <w:rPr>
          <w:rFonts w:ascii="Times New Roman" w:hAnsi="Times New Roman"/>
          <w:b/>
          <w:bCs/>
          <w:color w:val="auto"/>
          <w:sz w:val="24"/>
        </w:rPr>
        <w:t>BAB II                 KAJIAN TEORITIK</w:t>
      </w:r>
    </w:p>
    <w:p w14:paraId="61CBD4B9" w14:textId="77777777" w:rsidR="008725C2" w:rsidRPr="00A00637" w:rsidRDefault="008725C2" w:rsidP="008725C2">
      <w:pPr>
        <w:pStyle w:val="Heading2"/>
        <w:numPr>
          <w:ilvl w:val="0"/>
          <w:numId w:val="10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r w:rsidRPr="00516048"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516048">
        <w:rPr>
          <w:rFonts w:ascii="Times New Roman" w:hAnsi="Times New Roman"/>
          <w:b/>
          <w:color w:val="auto"/>
          <w:sz w:val="24"/>
        </w:rPr>
        <w:t>Te</w:t>
      </w:r>
      <w:r>
        <w:rPr>
          <w:rFonts w:ascii="Times New Roman" w:hAnsi="Times New Roman"/>
          <w:b/>
          <w:color w:val="auto"/>
          <w:sz w:val="24"/>
        </w:rPr>
        <w:t>oritik</w:t>
      </w:r>
      <w:proofErr w:type="spellEnd"/>
    </w:p>
    <w:p w14:paraId="63ACA102" w14:textId="77777777" w:rsidR="008725C2" w:rsidRPr="00A00637" w:rsidRDefault="008725C2" w:rsidP="008725C2">
      <w:pPr>
        <w:pStyle w:val="Heading3"/>
        <w:numPr>
          <w:ilvl w:val="0"/>
          <w:numId w:val="11"/>
        </w:numPr>
        <w:spacing w:line="480" w:lineRule="auto"/>
        <w:ind w:left="284"/>
        <w:rPr>
          <w:rFonts w:ascii="Times New Roman" w:hAnsi="Times New Roman"/>
          <w:b/>
          <w:color w:val="auto"/>
        </w:rPr>
      </w:pPr>
      <w:r w:rsidRPr="00F56EC5">
        <w:rPr>
          <w:rFonts w:ascii="Times New Roman" w:hAnsi="Times New Roman"/>
          <w:b/>
          <w:color w:val="auto"/>
        </w:rPr>
        <w:t xml:space="preserve">Kajian </w:t>
      </w:r>
      <w:proofErr w:type="spellStart"/>
      <w:r>
        <w:rPr>
          <w:rFonts w:ascii="Times New Roman" w:hAnsi="Times New Roman"/>
          <w:b/>
          <w:color w:val="auto"/>
        </w:rPr>
        <w:t>Teologis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r w:rsidRPr="00F56EC5">
        <w:rPr>
          <w:rFonts w:ascii="Times New Roman" w:hAnsi="Times New Roman"/>
          <w:b/>
          <w:color w:val="auto"/>
        </w:rPr>
        <w:t>2 Petrus 1:5-7</w:t>
      </w:r>
    </w:p>
    <w:p w14:paraId="70A9C7D4" w14:textId="77777777" w:rsidR="008725C2" w:rsidRPr="004430BB" w:rsidRDefault="008725C2" w:rsidP="008725C2">
      <w:pPr>
        <w:pStyle w:val="Heading4"/>
        <w:numPr>
          <w:ilvl w:val="0"/>
          <w:numId w:val="14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Historis</w:t>
      </w:r>
      <w:proofErr w:type="spellEnd"/>
    </w:p>
    <w:p w14:paraId="3C6404C1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 w:rsidRPr="007C27DD">
        <w:rPr>
          <w:rFonts w:ascii="Times New Roman" w:hAnsi="Times New Roman"/>
          <w:b/>
          <w:color w:val="auto"/>
          <w:sz w:val="24"/>
        </w:rPr>
        <w:t>Penulis</w:t>
      </w:r>
      <w:proofErr w:type="spellEnd"/>
    </w:p>
    <w:p w14:paraId="641739F3" w14:textId="77777777" w:rsidR="008725C2" w:rsidRPr="00DF7E9F" w:rsidRDefault="008725C2" w:rsidP="008725C2">
      <w:pPr>
        <w:pStyle w:val="ListParagraph"/>
        <w:spacing w:line="480" w:lineRule="auto"/>
        <w:ind w:left="0"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Ada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bukan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sanya</w:t>
      </w:r>
      <w:proofErr w:type="spellEnd"/>
      <w:r w:rsidRPr="00DF7E9F">
        <w:rPr>
          <w:rFonts w:ascii="Times New Roman" w:hAnsi="Times New Roman"/>
          <w:sz w:val="24"/>
        </w:rPr>
        <w:t xml:space="preserve">, yang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ualita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leb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tulisan Rasul Paulus. Yang mana Rasul Petr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elay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ha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yam</w:t>
      </w:r>
      <w:proofErr w:type="spellEnd"/>
      <w:r w:rsidRPr="00DF7E9F">
        <w:rPr>
          <w:rFonts w:ascii="Times New Roman" w:hAnsi="Times New Roman"/>
          <w:sz w:val="24"/>
        </w:rPr>
        <w:t xml:space="preserve"> Pendidikan di </w:t>
      </w:r>
      <w:proofErr w:type="spellStart"/>
      <w:r w:rsidRPr="00DF7E9F">
        <w:rPr>
          <w:rFonts w:ascii="Times New Roman" w:hAnsi="Times New Roman"/>
          <w:sz w:val="24"/>
        </w:rPr>
        <w:t>Palestin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dangkan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diaspora </w:t>
      </w:r>
      <w:proofErr w:type="spellStart"/>
      <w:r w:rsidRPr="00DF7E9F">
        <w:rPr>
          <w:rFonts w:ascii="Times New Roman" w:hAnsi="Times New Roman"/>
          <w:sz w:val="24"/>
        </w:rPr>
        <w:t>Yahudi</w:t>
      </w:r>
      <w:proofErr w:type="spellEnd"/>
      <w:r w:rsidRPr="00DF7E9F">
        <w:rPr>
          <w:rFonts w:ascii="Times New Roman" w:hAnsi="Times New Roman"/>
          <w:sz w:val="24"/>
        </w:rPr>
        <w:t xml:space="preserve"> juga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rj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pelajar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DF7E9F">
        <w:rPr>
          <w:rFonts w:ascii="Times New Roman" w:hAnsi="Times New Roman"/>
          <w:sz w:val="24"/>
        </w:rPr>
        <w:t>.</w:t>
      </w:r>
    </w:p>
    <w:p w14:paraId="6A17174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ud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m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opik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bawakan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>.</w:t>
      </w:r>
      <w:r w:rsidRPr="003022F1"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muk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wakil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2 Petrus. Yang mana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isah</w:t>
      </w:r>
      <w:proofErr w:type="spellEnd"/>
      <w:r w:rsidRPr="00DF7E9F">
        <w:rPr>
          <w:rFonts w:ascii="Times New Roman" w:hAnsi="Times New Roman"/>
          <w:sz w:val="24"/>
        </w:rPr>
        <w:t xml:space="preserve"> Para Rasul 15:14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umum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ngil</w:t>
      </w:r>
      <w:proofErr w:type="spellEnd"/>
      <w:r w:rsidRPr="00DF7E9F">
        <w:rPr>
          <w:rFonts w:ascii="Times New Roman" w:hAnsi="Times New Roman"/>
          <w:sz w:val="24"/>
        </w:rPr>
        <w:t xml:space="preserve"> Simon, yang </w:t>
      </w:r>
      <w:proofErr w:type="spellStart"/>
      <w:r w:rsidRPr="00DF7E9F">
        <w:rPr>
          <w:rFonts w:ascii="Times New Roman" w:hAnsi="Times New Roman"/>
          <w:sz w:val="24"/>
        </w:rPr>
        <w:t>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pa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aw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meng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“Dari Simon Petrus”</w:t>
      </w:r>
      <w:r>
        <w:rPr>
          <w:rStyle w:val="FootnoteReference"/>
          <w:rFonts w:ascii="Times New Roman" w:hAnsi="Times New Roman"/>
          <w:sz w:val="24"/>
        </w:rPr>
        <w:footnoteReference w:id="2"/>
      </w:r>
      <w:r w:rsidRPr="00DF7E9F">
        <w:rPr>
          <w:rFonts w:ascii="Times New Roman" w:hAnsi="Times New Roman"/>
          <w:sz w:val="24"/>
        </w:rPr>
        <w:t>.</w:t>
      </w:r>
    </w:p>
    <w:p w14:paraId="12E63174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tiga</w:t>
      </w:r>
      <w:proofErr w:type="spellEnd"/>
      <w:r w:rsidRPr="00DF7E9F">
        <w:rPr>
          <w:rFonts w:ascii="Times New Roman" w:hAnsi="Times New Roman"/>
          <w:sz w:val="24"/>
        </w:rPr>
        <w:t xml:space="preserve">, Origen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. Origen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kuti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tidaknya</w:t>
      </w:r>
      <w:proofErr w:type="spellEnd"/>
      <w:r w:rsidRPr="00DF7E9F">
        <w:rPr>
          <w:rFonts w:ascii="Times New Roman" w:hAnsi="Times New Roman"/>
          <w:sz w:val="24"/>
        </w:rPr>
        <w:t xml:space="preserve"> 6 kali </w:t>
      </w:r>
      <w:proofErr w:type="spellStart"/>
      <w:r w:rsidRPr="00DF7E9F">
        <w:rPr>
          <w:rFonts w:ascii="Times New Roman" w:hAnsi="Times New Roman"/>
          <w:sz w:val="24"/>
        </w:rPr>
        <w:t>mengutip</w:t>
      </w:r>
      <w:proofErr w:type="spellEnd"/>
      <w:r w:rsidRPr="00DF7E9F">
        <w:rPr>
          <w:rFonts w:ascii="Times New Roman" w:hAnsi="Times New Roman"/>
          <w:sz w:val="24"/>
        </w:rPr>
        <w:t xml:space="preserve"> 2 Petrus dan </w:t>
      </w:r>
      <w:proofErr w:type="spellStart"/>
      <w:r w:rsidRPr="00DF7E9F">
        <w:rPr>
          <w:rFonts w:ascii="Times New Roman" w:hAnsi="Times New Roman"/>
          <w:sz w:val="24"/>
        </w:rPr>
        <w:t>t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nya</w:t>
      </w:r>
      <w:proofErr w:type="spellEnd"/>
      <w:r w:rsidRPr="00DF7E9F">
        <w:rPr>
          <w:rFonts w:ascii="Times New Roman" w:hAnsi="Times New Roman"/>
          <w:sz w:val="24"/>
        </w:rPr>
        <w:t xml:space="preserve">. Hal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e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curiga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nyataan</w:t>
      </w:r>
      <w:proofErr w:type="spellEnd"/>
      <w:r w:rsidRPr="00DF7E9F">
        <w:rPr>
          <w:rFonts w:ascii="Times New Roman" w:hAnsi="Times New Roman"/>
          <w:sz w:val="24"/>
        </w:rPr>
        <w:t xml:space="preserve"> Eusebius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ingg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ungkin</w:t>
      </w:r>
      <w:proofErr w:type="spellEnd"/>
      <w:r w:rsidRPr="00DF7E9F">
        <w:rPr>
          <w:rFonts w:ascii="Times New Roman" w:hAnsi="Times New Roman"/>
          <w:sz w:val="24"/>
        </w:rPr>
        <w:t xml:space="preserve"> dua,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erdebatkan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u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angka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"/>
      </w:r>
      <w:r w:rsidRPr="00DF7E9F">
        <w:rPr>
          <w:rFonts w:ascii="Times New Roman" w:hAnsi="Times New Roman"/>
          <w:sz w:val="24"/>
        </w:rPr>
        <w:t xml:space="preserve">. Serta Eusebius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ormat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menilai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kutip</w:t>
      </w:r>
      <w:proofErr w:type="spellEnd"/>
      <w:r w:rsidRPr="00DF7E9F">
        <w:rPr>
          <w:rFonts w:ascii="Times New Roman" w:hAnsi="Times New Roman"/>
          <w:sz w:val="24"/>
        </w:rPr>
        <w:t xml:space="preserve"> oleh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la-mul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4"/>
      </w:r>
      <w:r w:rsidRPr="00DF7E9F">
        <w:rPr>
          <w:rFonts w:ascii="Times New Roman" w:hAnsi="Times New Roman"/>
          <w:sz w:val="24"/>
        </w:rPr>
        <w:t>.</w:t>
      </w:r>
    </w:p>
    <w:p w14:paraId="2403FD5E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emp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cem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lal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gi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empat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.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2 Petrus 1:13-15 yang </w:t>
      </w:r>
      <w:proofErr w:type="spellStart"/>
      <w:r w:rsidRPr="00DF7E9F">
        <w:rPr>
          <w:rFonts w:ascii="Times New Roman" w:hAnsi="Times New Roman"/>
          <w:sz w:val="24"/>
        </w:rPr>
        <w:t>mengul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nyak</w:t>
      </w:r>
      <w:proofErr w:type="spellEnd"/>
      <w:r w:rsidRPr="00DF7E9F">
        <w:rPr>
          <w:rFonts w:ascii="Times New Roman" w:hAnsi="Times New Roman"/>
          <w:sz w:val="24"/>
        </w:rPr>
        <w:t xml:space="preserve"> 3 kali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1:16-18 </w:t>
      </w:r>
      <w:proofErr w:type="spellStart"/>
      <w:r w:rsidRPr="00DF7E9F">
        <w:rPr>
          <w:rFonts w:ascii="Times New Roman" w:hAnsi="Times New Roman"/>
          <w:sz w:val="24"/>
        </w:rPr>
        <w:t>penekan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orang yang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hadir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enyaks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tik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nyatakan</w:t>
      </w:r>
      <w:proofErr w:type="spellEnd"/>
      <w:r w:rsidRPr="00DF7E9F">
        <w:rPr>
          <w:rFonts w:ascii="Times New Roman" w:hAnsi="Times New Roman"/>
          <w:sz w:val="24"/>
        </w:rPr>
        <w:t xml:space="preserve">, 3:1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Petrus yang juga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ebelum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5"/>
      </w:r>
      <w:r w:rsidRPr="00DF7E9F">
        <w:rPr>
          <w:rFonts w:ascii="Times New Roman" w:hAnsi="Times New Roman"/>
          <w:sz w:val="24"/>
        </w:rPr>
        <w:t>.</w:t>
      </w:r>
    </w:p>
    <w:p w14:paraId="481BCAE7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 w:cs="Arial"/>
          <w:sz w:val="24"/>
          <w:lang w:val="en-US" w:bidi="he-IL"/>
        </w:rPr>
      </w:pPr>
      <w:proofErr w:type="spellStart"/>
      <w:r w:rsidRPr="00DF7E9F">
        <w:rPr>
          <w:rFonts w:ascii="Times New Roman" w:hAnsi="Times New Roman"/>
          <w:sz w:val="24"/>
        </w:rPr>
        <w:t>Kelima</w:t>
      </w:r>
      <w:proofErr w:type="spellEnd"/>
      <w:r w:rsidRPr="00DF7E9F">
        <w:rPr>
          <w:rFonts w:ascii="Times New Roman" w:hAnsi="Times New Roman"/>
          <w:sz w:val="24"/>
        </w:rPr>
        <w:t xml:space="preserve">, 3:2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ual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sul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r w:rsidRPr="00DF7E9F">
        <w:rPr>
          <w:rFonts w:ascii="SBL Greek" w:hAnsi="SBL Greek" w:cs="SBL Greek"/>
          <w:sz w:val="24"/>
          <w:szCs w:val="24"/>
          <w:lang w:val="el-GR" w:bidi="he-IL"/>
        </w:rPr>
        <w:t>καὶ τῆς τῶν ἀποστόλων ὑμῶν ἐντολῆς τοῦ κυρίου καὶ σωτῆρος</w:t>
      </w:r>
      <w:r w:rsidRPr="00DF7E9F">
        <w:rPr>
          <w:rFonts w:cs="SBL Greek"/>
          <w:sz w:val="24"/>
          <w:szCs w:val="24"/>
          <w:lang w:val="en-US" w:bidi="he-IL"/>
        </w:rPr>
        <w:t xml:space="preserve"> </w:t>
      </w:r>
      <w:r w:rsidRPr="00DF7E9F">
        <w:rPr>
          <w:rFonts w:ascii="Times New Roman" w:hAnsi="Times New Roman" w:cs="Arial"/>
          <w:sz w:val="24"/>
          <w:lang w:val="en-US" w:bidi="he-IL"/>
        </w:rPr>
        <w:t xml:space="preserve">(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rint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Tuh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juruselamat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lalui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rasul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kalian). Dari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semu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andang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diata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gakny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neguhk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ahw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nuli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2 Petrus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ukanl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Rasul Petrus.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Namu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pak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proofErr w:type="gramStart"/>
      <w:r w:rsidRPr="00DF7E9F">
        <w:rPr>
          <w:rFonts w:ascii="Times New Roman" w:hAnsi="Times New Roman" w:cs="Arial"/>
          <w:sz w:val="24"/>
          <w:lang w:val="en-US" w:bidi="he-IL"/>
        </w:rPr>
        <w:t>demiki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?</w:t>
      </w:r>
      <w:proofErr w:type="gramEnd"/>
    </w:p>
    <w:p w14:paraId="6D43CBE5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Menjawab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sums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nt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tuju</w:t>
      </w:r>
      <w:proofErr w:type="spellEnd"/>
      <w:r w:rsidRPr="00DF7E9F">
        <w:rPr>
          <w:rFonts w:ascii="Times New Roman" w:hAnsi="Times New Roman"/>
          <w:sz w:val="24"/>
        </w:rPr>
        <w:t xml:space="preserve"> pada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Petrus yang lain. Pada Surat Petrus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1 Petrus 5:12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ant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ggo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ca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en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al</w:t>
      </w:r>
      <w:proofErr w:type="spellEnd"/>
      <w:r w:rsidRPr="00DF7E9F">
        <w:rPr>
          <w:rFonts w:ascii="Times New Roman" w:hAnsi="Times New Roman"/>
          <w:sz w:val="24"/>
        </w:rPr>
        <w:t xml:space="preserve"> Petrus (</w:t>
      </w:r>
      <w:proofErr w:type="spellStart"/>
      <w:r w:rsidRPr="00DF7E9F">
        <w:rPr>
          <w:rFonts w:ascii="Times New Roman" w:hAnsi="Times New Roman"/>
          <w:sz w:val="24"/>
        </w:rPr>
        <w:t>Kis</w:t>
      </w:r>
      <w:proofErr w:type="spellEnd"/>
      <w:r w:rsidRPr="00DF7E9F">
        <w:rPr>
          <w:rFonts w:ascii="Times New Roman" w:hAnsi="Times New Roman"/>
          <w:sz w:val="24"/>
        </w:rPr>
        <w:t xml:space="preserve"> 15:22-40), juga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m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emani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samp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orintus</w:t>
      </w:r>
      <w:proofErr w:type="spellEnd"/>
      <w:r w:rsidRPr="00DF7E9F">
        <w:rPr>
          <w:rFonts w:ascii="Times New Roman" w:hAnsi="Times New Roman"/>
          <w:sz w:val="24"/>
        </w:rPr>
        <w:t xml:space="preserve"> yang juga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Silas.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a</w:t>
      </w:r>
      <w:proofErr w:type="spellEnd"/>
      <w:r w:rsidRPr="00DF7E9F">
        <w:rPr>
          <w:rFonts w:ascii="Times New Roman" w:hAnsi="Times New Roman"/>
          <w:sz w:val="24"/>
        </w:rPr>
        <w:t xml:space="preserve"> Silas yang mana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ra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esu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biasaan</w:t>
      </w:r>
      <w:proofErr w:type="spellEnd"/>
      <w:r w:rsidRPr="00DF7E9F">
        <w:rPr>
          <w:rFonts w:ascii="Times New Roman" w:hAnsi="Times New Roman"/>
          <w:sz w:val="24"/>
        </w:rPr>
        <w:t xml:space="preserve"> diaspora, salah </w:t>
      </w:r>
      <w:proofErr w:type="spellStart"/>
      <w:r w:rsidRPr="00DF7E9F">
        <w:rPr>
          <w:rFonts w:ascii="Times New Roman" w:hAnsi="Times New Roman"/>
          <w:sz w:val="24"/>
        </w:rPr>
        <w:t>sa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6"/>
      </w:r>
      <w:r w:rsidRPr="00DF7E9F">
        <w:rPr>
          <w:rFonts w:ascii="Times New Roman" w:hAnsi="Times New Roman"/>
          <w:sz w:val="24"/>
        </w:rPr>
        <w:t>.</w:t>
      </w:r>
    </w:p>
    <w:p w14:paraId="5CF1F112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pada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Jelas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sed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sama-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ur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hingg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Bahasa Yunani ala Galilea yang </w:t>
      </w:r>
      <w:proofErr w:type="spellStart"/>
      <w:r w:rsidRPr="00DF7E9F">
        <w:rPr>
          <w:rFonts w:ascii="Times New Roman" w:hAnsi="Times New Roman"/>
          <w:sz w:val="24"/>
        </w:rPr>
        <w:t>kas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nd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nd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kap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7"/>
      </w:r>
      <w:r w:rsidRPr="00DF7E9F">
        <w:rPr>
          <w:rFonts w:ascii="Times New Roman" w:hAnsi="Times New Roman"/>
          <w:sz w:val="24"/>
        </w:rPr>
        <w:t>.</w:t>
      </w:r>
    </w:p>
    <w:p w14:paraId="48BA3A7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Pada 2 Petrus 2 dan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puny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irip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-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. Yang mana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adap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alah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perti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an-bag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diil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8"/>
      </w:r>
      <w:r w:rsidRPr="00DF7E9F">
        <w:rPr>
          <w:rFonts w:ascii="Times New Roman" w:hAnsi="Times New Roman"/>
          <w:sz w:val="24"/>
        </w:rPr>
        <w:t>.</w:t>
      </w:r>
    </w:p>
    <w:p w14:paraId="2B62F6C0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Peri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para Bapa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di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2 Petrus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mas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rato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uah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kuno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isi</w:t>
      </w:r>
      <w:proofErr w:type="spellEnd"/>
      <w:r w:rsidRPr="00DF7E9F">
        <w:rPr>
          <w:rFonts w:ascii="Times New Roman" w:hAnsi="Times New Roman"/>
          <w:sz w:val="24"/>
        </w:rPr>
        <w:t xml:space="preserve"> daftar kitab </w:t>
      </w:r>
      <w:proofErr w:type="spellStart"/>
      <w:r w:rsidRPr="00DF7E9F">
        <w:rPr>
          <w:rFonts w:ascii="Times New Roman" w:hAnsi="Times New Roman"/>
          <w:sz w:val="24"/>
        </w:rPr>
        <w:t>Perjanj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ru</w:t>
      </w:r>
      <w:proofErr w:type="spellEnd"/>
      <w:r w:rsidRPr="00DF7E9F">
        <w:rPr>
          <w:rFonts w:ascii="Times New Roman" w:hAnsi="Times New Roman"/>
          <w:sz w:val="24"/>
        </w:rPr>
        <w:t xml:space="preserve">. Daftar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upakan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tertu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i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iliki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1 dan 2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9"/>
      </w:r>
      <w:r w:rsidRPr="00DF7E9F">
        <w:rPr>
          <w:rFonts w:ascii="Times New Roman" w:hAnsi="Times New Roman"/>
          <w:sz w:val="24"/>
        </w:rPr>
        <w:t xml:space="preserve">. Bukti Jerome yang </w:t>
      </w:r>
      <w:proofErr w:type="spellStart"/>
      <w:r w:rsidRPr="00DF7E9F">
        <w:rPr>
          <w:rFonts w:ascii="Times New Roman" w:hAnsi="Times New Roman"/>
          <w:sz w:val="24"/>
        </w:rPr>
        <w:t>meneri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npa</w:t>
      </w:r>
      <w:proofErr w:type="spellEnd"/>
      <w:r w:rsidRPr="00DF7E9F">
        <w:rPr>
          <w:rFonts w:ascii="Times New Roman" w:hAnsi="Times New Roman"/>
          <w:sz w:val="24"/>
        </w:rPr>
        <w:t xml:space="preserve"> ragu 2 Petrus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i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ilang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esah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asl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bed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1 Petrus. </w:t>
      </w:r>
      <w:proofErr w:type="spellStart"/>
      <w:r w:rsidRPr="00DF7E9F">
        <w:rPr>
          <w:rFonts w:ascii="Times New Roman" w:hAnsi="Times New Roman"/>
          <w:sz w:val="24"/>
        </w:rPr>
        <w:t>Dug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jau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sekertar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 w:rsidRPr="00DF7E9F">
        <w:rPr>
          <w:rFonts w:ascii="Times New Roman" w:hAnsi="Times New Roman"/>
          <w:sz w:val="24"/>
        </w:rPr>
        <w:t>.</w:t>
      </w:r>
    </w:p>
    <w:p w14:paraId="0EA0EAB6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mud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3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</w:t>
      </w:r>
      <w:proofErr w:type="spellEnd"/>
      <w:r w:rsidRPr="00DF7E9F">
        <w:rPr>
          <w:rFonts w:ascii="Times New Roman" w:hAnsi="Times New Roman"/>
          <w:sz w:val="24"/>
        </w:rPr>
        <w:t xml:space="preserve"> Petrus pada 1:13-15; 1:16-18; 3:1 yang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k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, </w:t>
      </w:r>
      <w:proofErr w:type="spellStart"/>
      <w:r w:rsidRPr="00DF7E9F">
        <w:rPr>
          <w:rFonts w:ascii="Times New Roman" w:hAnsi="Times New Roman"/>
          <w:sz w:val="24"/>
        </w:rPr>
        <w:t>tidak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Meskip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a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eorang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mban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garahan</w:t>
      </w:r>
      <w:proofErr w:type="spellEnd"/>
      <w:r w:rsidRPr="00DF7E9F">
        <w:rPr>
          <w:rFonts w:ascii="Times New Roman" w:hAnsi="Times New Roman"/>
          <w:sz w:val="24"/>
        </w:rPr>
        <w:t xml:space="preserve"> dan ide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>. Ayat-</w:t>
      </w:r>
      <w:proofErr w:type="spellStart"/>
      <w:r w:rsidRPr="00DF7E9F">
        <w:rPr>
          <w:rFonts w:ascii="Times New Roman" w:hAnsi="Times New Roman"/>
          <w:sz w:val="24"/>
        </w:rPr>
        <w:t>ay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at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ingat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eng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eg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osisi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l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ggembal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t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ihsan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set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ajaranNya</w:t>
      </w:r>
      <w:proofErr w:type="spellEnd"/>
      <w:r w:rsidRPr="00DF7E9F">
        <w:rPr>
          <w:rFonts w:ascii="Times New Roman" w:hAnsi="Times New Roman"/>
          <w:sz w:val="24"/>
        </w:rPr>
        <w:t xml:space="preserve">. Serta </w:t>
      </w:r>
      <w:proofErr w:type="spellStart"/>
      <w:r w:rsidRPr="00DF7E9F">
        <w:rPr>
          <w:rFonts w:ascii="Times New Roman" w:hAnsi="Times New Roman"/>
          <w:sz w:val="24"/>
        </w:rPr>
        <w:t>penyampa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galam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kenal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amp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mi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buat</w:t>
      </w:r>
      <w:proofErr w:type="spellEnd"/>
      <w:r w:rsidRPr="00DF7E9F">
        <w:rPr>
          <w:rFonts w:ascii="Times New Roman" w:hAnsi="Times New Roman"/>
          <w:sz w:val="24"/>
        </w:rPr>
        <w:t>-buat</w:t>
      </w:r>
      <w:r>
        <w:rPr>
          <w:rStyle w:val="FootnoteReference"/>
          <w:rFonts w:ascii="Times New Roman" w:hAnsi="Times New Roman"/>
          <w:sz w:val="24"/>
        </w:rPr>
        <w:footnoteReference w:id="11"/>
      </w:r>
      <w:r w:rsidRPr="00DF7E9F">
        <w:rPr>
          <w:rFonts w:ascii="Times New Roman" w:hAnsi="Times New Roman"/>
          <w:sz w:val="24"/>
        </w:rPr>
        <w:t>.</w:t>
      </w:r>
    </w:p>
    <w:p w14:paraId="4E58FC1E" w14:textId="77777777" w:rsidR="008725C2" w:rsidRPr="007C27DD" w:rsidRDefault="008725C2" w:rsidP="008725C2">
      <w:pPr>
        <w:spacing w:line="480" w:lineRule="auto"/>
        <w:ind w:firstLine="567"/>
        <w:rPr>
          <w:rFonts w:ascii="Times New Roman" w:hAnsi="Times New Roman" w:cs="Times New Roman"/>
        </w:rPr>
      </w:pPr>
      <w:r w:rsidRPr="007C27DD">
        <w:rPr>
          <w:rFonts w:ascii="Times New Roman" w:hAnsi="Times New Roman" w:cs="Times New Roman"/>
          <w:sz w:val="24"/>
        </w:rPr>
        <w:t xml:space="preserve">Pada 3:2, Petrus </w:t>
      </w:r>
      <w:proofErr w:type="spellStart"/>
      <w:r w:rsidRPr="007C27DD">
        <w:rPr>
          <w:rFonts w:ascii="Times New Roman" w:hAnsi="Times New Roman" w:cs="Times New Roman"/>
          <w:sz w:val="24"/>
        </w:rPr>
        <w:t>hend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yampai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nab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rt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empat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ampingny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C27DD">
        <w:rPr>
          <w:rFonts w:ascii="Times New Roman" w:hAnsi="Times New Roman" w:cs="Times New Roman"/>
          <w:sz w:val="24"/>
        </w:rPr>
        <w:t>dikhusus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untu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laya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ere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da masa </w:t>
      </w:r>
      <w:proofErr w:type="spellStart"/>
      <w:r w:rsidRPr="007C27DD">
        <w:rPr>
          <w:rFonts w:ascii="Times New Roman" w:hAnsi="Times New Roman" w:cs="Times New Roman"/>
          <w:sz w:val="24"/>
        </w:rPr>
        <w:t>Perjanji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r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7C27DD">
        <w:rPr>
          <w:rFonts w:ascii="Times New Roman" w:hAnsi="Times New Roman" w:cs="Times New Roman"/>
          <w:sz w:val="24"/>
        </w:rPr>
        <w:t>Sehingg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u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gn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ak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ebut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“</w:t>
      </w:r>
      <w:r w:rsidRPr="007C27DD">
        <w:rPr>
          <w:rFonts w:ascii="Times New Roman" w:hAnsi="Times New Roman" w:cs="Times New Roman"/>
          <w:sz w:val="24"/>
          <w:szCs w:val="24"/>
          <w:lang w:val="el-GR" w:bidi="he-IL"/>
        </w:rPr>
        <w:t>τῆς τῶν ἀποστόλων ὑμῶν</w:t>
      </w:r>
      <w:r w:rsidRPr="007C27DD">
        <w:rPr>
          <w:rFonts w:ascii="Times New Roman" w:hAnsi="Times New Roman" w:cs="Times New Roman"/>
          <w:sz w:val="24"/>
        </w:rPr>
        <w:t xml:space="preserve">”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kalian. </w:t>
      </w:r>
      <w:proofErr w:type="spellStart"/>
      <w:r w:rsidRPr="007C27DD">
        <w:rPr>
          <w:rFonts w:ascii="Times New Roman" w:hAnsi="Times New Roman" w:cs="Times New Roman"/>
          <w:sz w:val="24"/>
        </w:rPr>
        <w:t>Penuli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jelas-jel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t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gi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onjol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r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alam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ayat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pand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te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eker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leb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r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C27DD">
        <w:rPr>
          <w:rFonts w:ascii="Times New Roman" w:hAnsi="Times New Roman" w:cs="Times New Roman"/>
          <w:sz w:val="24"/>
        </w:rPr>
        <w:t>berjer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pay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tmb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Rasul Petrus </w:t>
      </w:r>
      <w:proofErr w:type="spellStart"/>
      <w:r w:rsidRPr="007C27DD">
        <w:rPr>
          <w:rFonts w:ascii="Times New Roman" w:hAnsi="Times New Roman" w:cs="Times New Roman"/>
          <w:sz w:val="24"/>
        </w:rPr>
        <w:t>sendiri</w:t>
      </w:r>
      <w:proofErr w:type="spellEnd"/>
      <w:r w:rsidRPr="007C27DD">
        <w:rPr>
          <w:rFonts w:ascii="Times New Roman" w:hAnsi="Times New Roman" w:cs="Times New Roman"/>
          <w:sz w:val="24"/>
        </w:rPr>
        <w:t>.</w:t>
      </w:r>
    </w:p>
    <w:p w14:paraId="46CCE6FC" w14:textId="77777777" w:rsidR="008725C2" w:rsidRPr="007C27DD" w:rsidRDefault="008725C2" w:rsidP="008725C2"/>
    <w:p w14:paraId="3DC63474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iCs/>
          <w:color w:val="auto"/>
          <w:sz w:val="24"/>
        </w:rPr>
      </w:pPr>
      <w:proofErr w:type="spellStart"/>
      <w:r>
        <w:rPr>
          <w:rFonts w:ascii="Times New Roman" w:hAnsi="Times New Roman"/>
          <w:b/>
          <w:iCs/>
          <w:color w:val="auto"/>
          <w:sz w:val="24"/>
        </w:rPr>
        <w:t>Tahun</w:t>
      </w:r>
      <w:proofErr w:type="spellEnd"/>
      <w:r>
        <w:rPr>
          <w:rFonts w:ascii="Times New Roman" w:hAnsi="Times New Roman"/>
          <w:b/>
          <w:i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iCs/>
          <w:color w:val="auto"/>
          <w:sz w:val="24"/>
        </w:rPr>
        <w:t>Penulisan</w:t>
      </w:r>
      <w:proofErr w:type="spellEnd"/>
    </w:p>
    <w:p w14:paraId="77D716FC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B36389">
        <w:rPr>
          <w:rFonts w:ascii="Times New Roman" w:hAnsi="Times New Roman"/>
          <w:sz w:val="24"/>
        </w:rPr>
        <w:t>S</w:t>
      </w:r>
      <w:r>
        <w:rPr>
          <w:rFonts w:ascii="Times New Roman" w:hAnsi="Times New Roman"/>
          <w:sz w:val="24"/>
        </w:rPr>
        <w:t>eper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3:1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proofErr w:type="gram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.</w:t>
      </w:r>
      <w:proofErr w:type="gramEnd"/>
      <w:r>
        <w:rPr>
          <w:rFonts w:ascii="Times New Roman" w:hAnsi="Times New Roman"/>
          <w:sz w:val="24"/>
        </w:rPr>
        <w:t xml:space="preserve"> Serta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at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tir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masa </w:t>
      </w:r>
      <w:proofErr w:type="spellStart"/>
      <w:r>
        <w:rPr>
          <w:rFonts w:ascii="Times New Roman" w:hAnsi="Times New Roman"/>
          <w:sz w:val="24"/>
        </w:rPr>
        <w:t>pengani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ekais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mawi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merint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sar</w:t>
      </w:r>
      <w:proofErr w:type="spellEnd"/>
      <w:r>
        <w:rPr>
          <w:rFonts w:ascii="Times New Roman" w:hAnsi="Times New Roman"/>
          <w:sz w:val="24"/>
        </w:rPr>
        <w:t xml:space="preserve"> Nero</w:t>
      </w:r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rtempatkan</w:t>
      </w:r>
      <w:proofErr w:type="spellEnd"/>
      <w:r>
        <w:rPr>
          <w:rFonts w:ascii="Times New Roman" w:hAnsi="Times New Roman"/>
          <w:sz w:val="24"/>
        </w:rPr>
        <w:t xml:space="preserve"> di Roma,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was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>.</w:t>
      </w:r>
    </w:p>
    <w:p w14:paraId="1199C161" w14:textId="77777777" w:rsidR="008725C2" w:rsidRDefault="008725C2" w:rsidP="008725C2">
      <w:pPr>
        <w:spacing w:line="480" w:lineRule="auto"/>
        <w:ind w:firstLine="567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66 – 68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jelaskan</w:t>
      </w:r>
      <w:proofErr w:type="spellEnd"/>
      <w:r>
        <w:rPr>
          <w:rFonts w:ascii="Times New Roman" w:hAnsi="Times New Roman"/>
          <w:sz w:val="24"/>
        </w:rPr>
        <w:t xml:space="preserve"> di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sangat </w:t>
      </w:r>
      <w:proofErr w:type="spellStart"/>
      <w:r>
        <w:rPr>
          <w:rFonts w:ascii="Times New Roman" w:hAnsi="Times New Roman"/>
          <w:sz w:val="24"/>
        </w:rPr>
        <w:t>berbe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pada 1 Petrus 1:4-9 yang mana </w:t>
      </w:r>
      <w:proofErr w:type="spellStart"/>
      <w:r>
        <w:rPr>
          <w:rFonts w:ascii="Times New Roman" w:hAnsi="Times New Roman"/>
          <w:sz w:val="24"/>
        </w:rPr>
        <w:t>mengu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pada 2 Petrus 2:1-3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guru dan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3"/>
      </w:r>
      <w:r>
        <w:rPr>
          <w:rFonts w:ascii="Times New Roman" w:hAnsi="Times New Roman"/>
          <w:sz w:val="24"/>
        </w:rPr>
        <w:t>.</w:t>
      </w:r>
    </w:p>
    <w:p w14:paraId="529C5538" w14:textId="77777777" w:rsidR="008725C2" w:rsidRPr="007C27DD" w:rsidRDefault="008725C2" w:rsidP="008725C2">
      <w:pPr>
        <w:spacing w:line="480" w:lineRule="auto"/>
        <w:ind w:firstLine="567"/>
      </w:pPr>
    </w:p>
    <w:p w14:paraId="527E1AE9" w14:textId="77777777" w:rsidR="008725C2" w:rsidRPr="00E058DC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>
        <w:rPr>
          <w:rFonts w:ascii="Times New Roman" w:hAnsi="Times New Roman"/>
          <w:b/>
          <w:color w:val="auto"/>
          <w:sz w:val="24"/>
        </w:rPr>
        <w:t>Pembaca</w:t>
      </w:r>
      <w:proofErr w:type="spellEnd"/>
    </w:p>
    <w:p w14:paraId="4ADB471E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etika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 2</w:t>
      </w:r>
      <w:proofErr w:type="gram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pastilah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2 Petrus 3:1 yang </w:t>
      </w:r>
      <w:proofErr w:type="spellStart"/>
      <w:r>
        <w:rPr>
          <w:rFonts w:ascii="Times New Roman" w:hAnsi="Times New Roman"/>
          <w:sz w:val="24"/>
        </w:rPr>
        <w:t>menulis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C427D2">
        <w:rPr>
          <w:rFonts w:ascii="Times New Roman" w:hAnsi="Times New Roman"/>
          <w:i/>
          <w:iCs/>
          <w:sz w:val="24"/>
        </w:rPr>
        <w:t xml:space="preserve">“.. </w:t>
      </w:r>
      <w:proofErr w:type="spellStart"/>
      <w:r w:rsidRPr="00C427D2">
        <w:rPr>
          <w:rFonts w:ascii="Times New Roman" w:hAnsi="Times New Roman"/>
          <w:i/>
          <w:iCs/>
          <w:sz w:val="24"/>
        </w:rPr>
        <w:t>in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d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r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du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ut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>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mp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yang Rasul Petrus </w:t>
      </w:r>
      <w:proofErr w:type="spellStart"/>
      <w:r>
        <w:rPr>
          <w:rFonts w:ascii="Times New Roman" w:hAnsi="Times New Roman"/>
          <w:sz w:val="24"/>
        </w:rPr>
        <w:t>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Juga pada 3:15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r w:rsidRPr="00C427D2">
        <w:rPr>
          <w:rFonts w:ascii="Times New Roman" w:hAnsi="Times New Roman"/>
          <w:i/>
          <w:iCs/>
          <w:sz w:val="24"/>
        </w:rPr>
        <w:t xml:space="preserve">…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epert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Paulus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audar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it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kasi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tel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ru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hikm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dikarunia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ny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Pontius, Galatia, </w:t>
      </w:r>
      <w:proofErr w:type="spellStart"/>
      <w:r>
        <w:rPr>
          <w:rFonts w:ascii="Times New Roman" w:hAnsi="Times New Roman"/>
          <w:sz w:val="24"/>
        </w:rPr>
        <w:t>Kapadokia</w:t>
      </w:r>
      <w:proofErr w:type="spellEnd"/>
      <w:r>
        <w:rPr>
          <w:rFonts w:ascii="Times New Roman" w:hAnsi="Times New Roman"/>
          <w:sz w:val="24"/>
        </w:rPr>
        <w:t xml:space="preserve">, Asia Kecil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tini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Petrus dan Paulus.</w:t>
      </w:r>
    </w:p>
    <w:p w14:paraId="59442802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Zahn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1:1-4, 1:16-18, 3:2. </w:t>
      </w:r>
      <w:proofErr w:type="spellStart"/>
      <w:r>
        <w:rPr>
          <w:rFonts w:ascii="Times New Roman" w:hAnsi="Times New Roman"/>
          <w:sz w:val="24"/>
        </w:rPr>
        <w:t>Menu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-orang yang </w:t>
      </w:r>
      <w:proofErr w:type="spellStart"/>
      <w:r>
        <w:rPr>
          <w:rFonts w:ascii="Times New Roman" w:hAnsi="Times New Roman"/>
          <w:sz w:val="24"/>
        </w:rPr>
        <w:t>terl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Rasul yang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 xml:space="preserve">.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3:2 kata “</w:t>
      </w:r>
      <w:proofErr w:type="spellStart"/>
      <w:r>
        <w:rPr>
          <w:rFonts w:ascii="Times New Roman" w:hAnsi="Times New Roman"/>
          <w:sz w:val="24"/>
        </w:rPr>
        <w:t>rasul-rasulmu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bahw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inggu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sam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(1:16-18).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u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muki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estin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kitar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, dan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 Kristen </w:t>
      </w:r>
      <w:proofErr w:type="spellStart"/>
      <w:r>
        <w:rPr>
          <w:rFonts w:ascii="Times New Roman" w:hAnsi="Times New Roman"/>
          <w:sz w:val="24"/>
        </w:rPr>
        <w:t>Yahudi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>.</w:t>
      </w:r>
    </w:p>
    <w:p w14:paraId="26BFB3F6" w14:textId="77777777" w:rsidR="008725C2" w:rsidRPr="00B36389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berpija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gak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semp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su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ny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1:4 Rasul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 duni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 yang </w:t>
      </w:r>
      <w:proofErr w:type="spellStart"/>
      <w:r>
        <w:rPr>
          <w:rFonts w:ascii="Times New Roman" w:hAnsi="Times New Roman"/>
          <w:sz w:val="24"/>
        </w:rPr>
        <w:t>membinasakan</w:t>
      </w:r>
      <w:proofErr w:type="spellEnd"/>
      <w:r>
        <w:rPr>
          <w:rFonts w:ascii="Times New Roman" w:hAnsi="Times New Roman"/>
          <w:sz w:val="24"/>
        </w:rPr>
        <w:t xml:space="preserve">. Serta pada 2:1-2 </w:t>
      </w:r>
      <w:proofErr w:type="spellStart"/>
      <w:r>
        <w:rPr>
          <w:rFonts w:ascii="Times New Roman" w:hAnsi="Times New Roman"/>
          <w:sz w:val="24"/>
        </w:rPr>
        <w:t>di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yany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mpa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ikutinya</w:t>
      </w:r>
      <w:proofErr w:type="spellEnd"/>
      <w:r>
        <w:rPr>
          <w:rFonts w:ascii="Times New Roman" w:hAnsi="Times New Roman"/>
          <w:sz w:val="24"/>
        </w:rPr>
        <w:t xml:space="preserve"> yang mana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nd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em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ng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oc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t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Kristen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pun </w:t>
      </w:r>
      <w:proofErr w:type="spellStart"/>
      <w:r>
        <w:rPr>
          <w:rFonts w:ascii="Times New Roman" w:hAnsi="Times New Roman"/>
          <w:sz w:val="24"/>
        </w:rPr>
        <w:t>dikena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as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utip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i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u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u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sti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ligus</w:t>
      </w:r>
      <w:proofErr w:type="spellEnd"/>
      <w:r>
        <w:rPr>
          <w:rFonts w:ascii="Times New Roman" w:hAnsi="Times New Roman"/>
          <w:sz w:val="24"/>
        </w:rPr>
        <w:t xml:space="preserve">  yang </w:t>
      </w:r>
      <w:proofErr w:type="spellStart"/>
      <w:r>
        <w:rPr>
          <w:rFonts w:ascii="Times New Roman" w:hAnsi="Times New Roman"/>
          <w:sz w:val="24"/>
        </w:rPr>
        <w:t>dik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untuk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ba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oten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lep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</w:t>
      </w:r>
      <w:r>
        <w:rPr>
          <w:rStyle w:val="FootnoteReference"/>
          <w:rFonts w:ascii="Times New Roman" w:hAnsi="Times New Roman"/>
          <w:sz w:val="24"/>
        </w:rPr>
        <w:footnoteReference w:id="17"/>
      </w:r>
      <w:r>
        <w:rPr>
          <w:rFonts w:ascii="Times New Roman" w:hAnsi="Times New Roman"/>
          <w:sz w:val="24"/>
        </w:rPr>
        <w:t>.</w:t>
      </w:r>
    </w:p>
    <w:p w14:paraId="2367B90A" w14:textId="77777777" w:rsidR="008725C2" w:rsidRPr="00E058DC" w:rsidRDefault="008725C2" w:rsidP="008725C2"/>
    <w:p w14:paraId="5D3271D9" w14:textId="77777777" w:rsidR="008725C2" w:rsidRPr="005D30C1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ema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dan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ujuan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Penulisan</w:t>
      </w:r>
      <w:proofErr w:type="spellEnd"/>
    </w:p>
    <w:p w14:paraId="73467B07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912892">
        <w:rPr>
          <w:rFonts w:ascii="Times New Roman" w:hAnsi="Times New Roman"/>
          <w:sz w:val="24"/>
        </w:rPr>
        <w:t xml:space="preserve">Surat </w:t>
      </w:r>
      <w:r>
        <w:rPr>
          <w:rFonts w:ascii="Times New Roman" w:hAnsi="Times New Roman"/>
          <w:sz w:val="24"/>
        </w:rPr>
        <w:t xml:space="preserve">2 Petrus </w:t>
      </w:r>
      <w:proofErr w:type="spellStart"/>
      <w:r>
        <w:rPr>
          <w:rFonts w:ascii="Times New Roman" w:hAnsi="Times New Roman"/>
          <w:sz w:val="24"/>
        </w:rPr>
        <w:t>bertem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w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2 Petrus 2:1-3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oleh Rasul Petrus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gah-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>
        <w:rPr>
          <w:rFonts w:ascii="Times New Roman" w:hAnsi="Times New Roman"/>
          <w:sz w:val="24"/>
        </w:rPr>
        <w:t xml:space="preserve">. Juga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1:16-18 Petrus </w:t>
      </w:r>
      <w:proofErr w:type="spellStart"/>
      <w:r>
        <w:rPr>
          <w:rFonts w:ascii="Times New Roman" w:hAnsi="Times New Roman"/>
          <w:sz w:val="24"/>
        </w:rPr>
        <w:t>meny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an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yebu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Anak yang </w:t>
      </w:r>
      <w:proofErr w:type="spellStart"/>
      <w:r>
        <w:rPr>
          <w:rFonts w:ascii="Times New Roman" w:hAnsi="Times New Roman"/>
          <w:sz w:val="24"/>
        </w:rPr>
        <w:t>dikasihi</w:t>
      </w:r>
      <w:proofErr w:type="spellEnd"/>
      <w:r>
        <w:rPr>
          <w:rFonts w:ascii="Times New Roman" w:hAnsi="Times New Roman"/>
          <w:sz w:val="24"/>
        </w:rPr>
        <w:t xml:space="preserve"> dan Bapa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kontr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j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para Rasul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m-di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>
        <w:rPr>
          <w:rFonts w:ascii="Times New Roman" w:hAnsi="Times New Roman"/>
          <w:sz w:val="24"/>
        </w:rPr>
        <w:t>.</w:t>
      </w:r>
    </w:p>
    <w:p w14:paraId="71EABCA4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Rasul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anc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t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. Dimana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ngk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bus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(2 Petrus 2:1). Yang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gaja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un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ipta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(3:5) </w:t>
      </w:r>
      <w:r>
        <w:rPr>
          <w:rStyle w:val="FootnoteReference"/>
          <w:rFonts w:ascii="Times New Roman" w:hAnsi="Times New Roman"/>
          <w:sz w:val="24"/>
        </w:rPr>
        <w:footnoteReference w:id="20"/>
      </w:r>
      <w:r>
        <w:rPr>
          <w:rFonts w:ascii="Times New Roman" w:hAnsi="Times New Roman"/>
          <w:sz w:val="24"/>
        </w:rPr>
        <w:t xml:space="preserve">.  Yang juga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zin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u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mor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-tera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i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TUHAN (2:10)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zinah</w:t>
      </w:r>
      <w:proofErr w:type="spellEnd"/>
      <w:r>
        <w:rPr>
          <w:rFonts w:ascii="Times New Roman" w:hAnsi="Times New Roman"/>
          <w:sz w:val="24"/>
        </w:rPr>
        <w:t xml:space="preserve"> (2:13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orang(2:18)</w:t>
      </w:r>
      <w:r>
        <w:rPr>
          <w:rStyle w:val="FootnoteReference"/>
          <w:rFonts w:ascii="Times New Roman" w:hAnsi="Times New Roman"/>
          <w:sz w:val="24"/>
        </w:rPr>
        <w:footnoteReference w:id="21"/>
      </w:r>
      <w:r>
        <w:rPr>
          <w:rFonts w:ascii="Times New Roman" w:hAnsi="Times New Roman"/>
          <w:sz w:val="24"/>
        </w:rPr>
        <w:t>.</w:t>
      </w:r>
    </w:p>
    <w:p w14:paraId="5553DE95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Ada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gamb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aduk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ikolaus</w:t>
      </w:r>
      <w:proofErr w:type="spellEnd"/>
      <w:r>
        <w:rPr>
          <w:rFonts w:ascii="Times New Roman" w:hAnsi="Times New Roman"/>
          <w:sz w:val="24"/>
        </w:rPr>
        <w:t xml:space="preserve"> dan </w:t>
      </w:r>
      <w:r w:rsidRPr="000B5D44">
        <w:rPr>
          <w:rFonts w:ascii="Times New Roman" w:hAnsi="Times New Roman"/>
          <w:sz w:val="24"/>
        </w:rPr>
        <w:t>Antinomi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angki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d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pada Surat </w:t>
      </w:r>
      <w:proofErr w:type="spellStart"/>
      <w:r>
        <w:rPr>
          <w:rFonts w:ascii="Times New Roman" w:hAnsi="Times New Roman"/>
          <w:sz w:val="24"/>
        </w:rPr>
        <w:t>Yudas</w:t>
      </w:r>
      <w:proofErr w:type="spellEnd"/>
      <w:r>
        <w:rPr>
          <w:rFonts w:ascii="Times New Roman" w:hAnsi="Times New Roman"/>
          <w:sz w:val="24"/>
        </w:rPr>
        <w:t xml:space="preserve"> dan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Kitab Wahyu</w:t>
      </w:r>
      <w:r>
        <w:rPr>
          <w:rStyle w:val="FootnoteReference"/>
          <w:rFonts w:ascii="Times New Roman" w:hAnsi="Times New Roman"/>
          <w:sz w:val="24"/>
        </w:rPr>
        <w:footnoteReference w:id="23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 pada masa Rasul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ol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ti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rad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aha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ber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olakan</w:t>
      </w:r>
      <w:proofErr w:type="spellEnd"/>
      <w:r>
        <w:rPr>
          <w:rFonts w:ascii="Times New Roman" w:hAnsi="Times New Roman"/>
          <w:sz w:val="24"/>
        </w:rPr>
        <w:t xml:space="preserve"> tulisan dan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ortodo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Rasul</w:t>
      </w:r>
      <w:r>
        <w:rPr>
          <w:rStyle w:val="FootnoteReference"/>
          <w:rFonts w:ascii="Times New Roman" w:hAnsi="Times New Roman"/>
          <w:sz w:val="24"/>
        </w:rPr>
        <w:footnoteReference w:id="24"/>
      </w:r>
      <w:r>
        <w:rPr>
          <w:rFonts w:ascii="Times New Roman" w:hAnsi="Times New Roman"/>
          <w:sz w:val="24"/>
        </w:rPr>
        <w:t>.</w:t>
      </w:r>
    </w:p>
    <w:p w14:paraId="0D8ECF7A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seh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ngguh-sung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up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Style w:val="FootnoteReference"/>
          <w:rFonts w:ascii="Times New Roman" w:hAnsi="Times New Roman"/>
          <w:sz w:val="24"/>
        </w:rPr>
        <w:footnoteReference w:id="2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ingka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t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is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spada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re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satan</w:t>
      </w:r>
      <w:proofErr w:type="spellEnd"/>
      <w:r>
        <w:rPr>
          <w:rFonts w:ascii="Times New Roman" w:hAnsi="Times New Roman"/>
          <w:sz w:val="24"/>
        </w:rPr>
        <w:t xml:space="preserve"> orang-orang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minta</w:t>
      </w:r>
      <w:proofErr w:type="spellEnd"/>
      <w:r>
        <w:rPr>
          <w:rFonts w:ascii="Times New Roman" w:hAnsi="Times New Roman"/>
          <w:sz w:val="24"/>
        </w:rPr>
        <w:t xml:space="preserve"> para orang </w:t>
      </w:r>
      <w:proofErr w:type="spellStart"/>
      <w:r>
        <w:rPr>
          <w:rFonts w:ascii="Times New Roman" w:hAnsi="Times New Roman"/>
          <w:sz w:val="24"/>
        </w:rPr>
        <w:t>per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karuna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3:8-10.</w:t>
      </w:r>
    </w:p>
    <w:p w14:paraId="3ABA2A87" w14:textId="77777777" w:rsidR="008725C2" w:rsidRPr="002C16BD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69A575C9" w14:textId="12914727" w:rsidR="00AB69ED" w:rsidRPr="00AB69ED" w:rsidRDefault="008725C2" w:rsidP="00AB69ED">
      <w:pPr>
        <w:pStyle w:val="Heading4"/>
        <w:numPr>
          <w:ilvl w:val="0"/>
          <w:numId w:val="18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 xml:space="preserve"> Sastra</w:t>
      </w:r>
    </w:p>
    <w:p w14:paraId="0BA47D62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eni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Sastra</w:t>
      </w:r>
    </w:p>
    <w:p w14:paraId="406AD884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urat </w:t>
      </w:r>
      <w:r w:rsidRPr="007D2628">
        <w:rPr>
          <w:rFonts w:ascii="Times New Roman" w:hAnsi="Times New Roman"/>
          <w:sz w:val="24"/>
        </w:rPr>
        <w:t>2 P</w:t>
      </w:r>
      <w:r>
        <w:rPr>
          <w:rFonts w:ascii="Times New Roman" w:hAnsi="Times New Roman"/>
          <w:sz w:val="24"/>
        </w:rPr>
        <w:t xml:space="preserve">etrus </w:t>
      </w:r>
      <w:proofErr w:type="spellStart"/>
      <w:r>
        <w:rPr>
          <w:rFonts w:ascii="Times New Roman" w:hAnsi="Times New Roman"/>
          <w:sz w:val="24"/>
        </w:rPr>
        <w:t>ter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, yang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kitab-kitab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r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usatraan</w:t>
      </w:r>
      <w:proofErr w:type="spellEnd"/>
      <w:r>
        <w:rPr>
          <w:rFonts w:ascii="Times New Roman" w:hAnsi="Times New Roman"/>
          <w:sz w:val="24"/>
        </w:rPr>
        <w:t xml:space="preserve">, formal dan </w:t>
      </w:r>
      <w:proofErr w:type="spellStart"/>
      <w:r>
        <w:rPr>
          <w:rFonts w:ascii="Times New Roman" w:hAnsi="Times New Roman"/>
          <w:sz w:val="24"/>
        </w:rPr>
        <w:t>artist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gsa</w:t>
      </w:r>
      <w:proofErr w:type="spellEnd"/>
      <w:r>
        <w:rPr>
          <w:rFonts w:ascii="Times New Roman" w:hAnsi="Times New Roman"/>
          <w:sz w:val="24"/>
        </w:rPr>
        <w:t xml:space="preserve"> Yunani </w:t>
      </w:r>
      <w:proofErr w:type="spellStart"/>
      <w:r>
        <w:rPr>
          <w:rFonts w:ascii="Times New Roman" w:hAnsi="Times New Roman"/>
          <w:sz w:val="24"/>
        </w:rPr>
        <w:t>klas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j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truktu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id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>. Surat-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iri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 Kristen yang </w:t>
      </w:r>
      <w:proofErr w:type="spellStart"/>
      <w:r>
        <w:rPr>
          <w:rFonts w:ascii="Times New Roman" w:hAnsi="Times New Roman"/>
          <w:sz w:val="24"/>
        </w:rPr>
        <w:t>bergu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log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6"/>
      </w:r>
      <w:r>
        <w:rPr>
          <w:rFonts w:ascii="Times New Roman" w:hAnsi="Times New Roman"/>
          <w:sz w:val="24"/>
        </w:rPr>
        <w:t>.</w:t>
      </w:r>
    </w:p>
    <w:p w14:paraId="5E011778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ikatego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Am, </w:t>
      </w:r>
      <w:proofErr w:type="spellStart"/>
      <w:r>
        <w:rPr>
          <w:rFonts w:ascii="Times New Roman" w:hAnsi="Times New Roman"/>
          <w:sz w:val="24"/>
        </w:rPr>
        <w:t>dibuk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aan</w:t>
      </w:r>
      <w:proofErr w:type="spellEnd"/>
      <w:r>
        <w:rPr>
          <w:rFonts w:ascii="Times New Roman" w:hAnsi="Times New Roman"/>
          <w:sz w:val="24"/>
        </w:rPr>
        <w:t xml:space="preserve"> pada 1:2 yang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iri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rek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300E58">
        <w:rPr>
          <w:rFonts w:ascii="Times New Roman" w:hAnsi="Times New Roman"/>
          <w:i/>
          <w:iCs/>
          <w:sz w:val="24"/>
        </w:rPr>
        <w:t>bersama-sam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deng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kami 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mperoleh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im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oleh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aren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300E58">
        <w:rPr>
          <w:rFonts w:ascii="Times New Roman" w:hAnsi="Times New Roman"/>
          <w:i/>
          <w:iCs/>
          <w:sz w:val="24"/>
        </w:rPr>
        <w:t>keadil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 Allah</w:t>
      </w:r>
      <w:proofErr w:type="gramEnd"/>
      <w:r w:rsidRPr="00300E58">
        <w:rPr>
          <w:rFonts w:ascii="Times New Roman" w:hAnsi="Times New Roman"/>
          <w:i/>
          <w:iCs/>
          <w:sz w:val="24"/>
        </w:rPr>
        <w:t xml:space="preserve"> dan </w:t>
      </w:r>
      <w:proofErr w:type="spellStart"/>
      <w:r w:rsidRPr="00300E58">
        <w:rPr>
          <w:rFonts w:ascii="Times New Roman" w:hAnsi="Times New Roman"/>
          <w:i/>
          <w:iCs/>
          <w:sz w:val="24"/>
        </w:rPr>
        <w:t>Juruselamat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it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300E58">
        <w:rPr>
          <w:rFonts w:ascii="Times New Roman" w:hAnsi="Times New Roman"/>
          <w:i/>
          <w:iCs/>
          <w:sz w:val="24"/>
        </w:rPr>
        <w:t>Yesus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ristus</w:t>
      </w:r>
      <w:proofErr w:type="spellEnd"/>
      <w:r w:rsidRPr="00300E58">
        <w:rPr>
          <w:rFonts w:ascii="Times New Roman" w:hAnsi="Times New Roman"/>
          <w:i/>
          <w:iCs/>
          <w:sz w:val="24"/>
        </w:rPr>
        <w:t>.</w:t>
      </w:r>
      <w:r>
        <w:rPr>
          <w:rFonts w:ascii="Times New Roman" w:hAnsi="Times New Roman"/>
          <w:sz w:val="24"/>
        </w:rPr>
        <w:t xml:space="preserve">”. Surat 2 Petrus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u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r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2 Petrus 1:3-9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gab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Kuasa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-Nya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m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jau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. Serta pada </w:t>
      </w:r>
      <w:proofErr w:type="spellStart"/>
      <w:r>
        <w:rPr>
          <w:rFonts w:ascii="Times New Roman" w:hAnsi="Times New Roman"/>
          <w:sz w:val="24"/>
        </w:rPr>
        <w:t>pasal</w:t>
      </w:r>
      <w:proofErr w:type="spellEnd"/>
      <w:r>
        <w:rPr>
          <w:rFonts w:ascii="Times New Roman" w:hAnsi="Times New Roman"/>
          <w:sz w:val="24"/>
        </w:rPr>
        <w:t xml:space="preserve"> 2 yang </w:t>
      </w:r>
      <w:proofErr w:type="spellStart"/>
      <w:r>
        <w:rPr>
          <w:rFonts w:ascii="Times New Roman" w:hAnsi="Times New Roman"/>
          <w:sz w:val="24"/>
        </w:rPr>
        <w:t>men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di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ruk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penuh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berzin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.</w:t>
      </w:r>
    </w:p>
    <w:p w14:paraId="6AEE366D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i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te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stor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2 Petrus 2 yang </w:t>
      </w:r>
      <w:proofErr w:type="spellStart"/>
      <w:r>
        <w:rPr>
          <w:rFonts w:ascii="Times New Roman" w:hAnsi="Times New Roman"/>
          <w:sz w:val="24"/>
        </w:rPr>
        <w:t>di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d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eb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7"/>
      </w:r>
      <w:r>
        <w:rPr>
          <w:rFonts w:ascii="Times New Roman" w:hAnsi="Times New Roman"/>
          <w:sz w:val="24"/>
        </w:rPr>
        <w:t>.</w:t>
      </w:r>
    </w:p>
    <w:p w14:paraId="4FAAD9A6" w14:textId="77777777" w:rsidR="00AB69ED" w:rsidRPr="007D2628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</w:p>
    <w:p w14:paraId="686C9E6D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Dekat</w:t>
      </w:r>
      <w:proofErr w:type="spellEnd"/>
    </w:p>
    <w:p w14:paraId="2A06B5BC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A2414E">
        <w:rPr>
          <w:rFonts w:ascii="Times New Roman" w:hAnsi="Times New Roman"/>
          <w:sz w:val="24"/>
        </w:rPr>
        <w:t>Konteks</w:t>
      </w:r>
      <w:proofErr w:type="spellEnd"/>
      <w:r w:rsidRPr="00A241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kat</w:t>
      </w:r>
      <w:proofErr w:type="spellEnd"/>
      <w:r>
        <w:rPr>
          <w:rFonts w:ascii="Times New Roman" w:hAnsi="Times New Roman"/>
          <w:sz w:val="24"/>
        </w:rPr>
        <w:t xml:space="preserve"> Surat 2 Petrus </w:t>
      </w:r>
      <w:proofErr w:type="spellStart"/>
      <w:r>
        <w:rPr>
          <w:rFonts w:ascii="Times New Roman" w:hAnsi="Times New Roman"/>
          <w:sz w:val="24"/>
        </w:rPr>
        <w:t>menun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-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sudah</w:t>
      </w:r>
      <w:proofErr w:type="spellEnd"/>
      <w:r>
        <w:rPr>
          <w:rFonts w:ascii="Times New Roman" w:hAnsi="Times New Roman"/>
          <w:sz w:val="24"/>
        </w:rPr>
        <w:t xml:space="preserve"> 2 Petrus 1:5-7,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ngg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le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u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TUHAN (1:3-4). 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kekal</w:t>
      </w:r>
      <w:proofErr w:type="spellEnd"/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g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usah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en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mb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-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erhas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(1:8).</w:t>
      </w:r>
    </w:p>
    <w:p w14:paraId="5E76A39E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(1:12-15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ng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para guru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-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kac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(2:12-14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r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ner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inggal</w:t>
      </w:r>
      <w:proofErr w:type="spellEnd"/>
      <w:r>
        <w:rPr>
          <w:rFonts w:ascii="Times New Roman" w:hAnsi="Times New Roman"/>
          <w:sz w:val="24"/>
        </w:rPr>
        <w:t xml:space="preserve"> (1:14-15)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d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al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nggen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u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dahul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Raja dan </w:t>
      </w:r>
      <w:proofErr w:type="spellStart"/>
      <w:proofErr w:type="gram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1:16-19).</w:t>
      </w:r>
    </w:p>
    <w:p w14:paraId="086FD8B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ing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para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khir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masal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rakah</w:t>
      </w:r>
      <w:proofErr w:type="spellEnd"/>
      <w:r>
        <w:rPr>
          <w:rFonts w:ascii="Times New Roman" w:hAnsi="Times New Roman"/>
          <w:sz w:val="24"/>
        </w:rPr>
        <w:t>(2:2-3,4-16)</w:t>
      </w:r>
      <w:r>
        <w:rPr>
          <w:rStyle w:val="FootnoteReference"/>
          <w:rFonts w:ascii="Times New Roman" w:hAnsi="Times New Roman"/>
          <w:sz w:val="24"/>
        </w:rPr>
        <w:footnoteReference w:id="28"/>
      </w:r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enc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erdek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ebaskan</w:t>
      </w:r>
      <w:proofErr w:type="spellEnd"/>
      <w:r>
        <w:rPr>
          <w:rFonts w:ascii="Times New Roman" w:hAnsi="Times New Roman"/>
          <w:sz w:val="24"/>
        </w:rPr>
        <w:t xml:space="preserve"> (2:19-20)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sut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inasa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enti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ribadi</w:t>
      </w:r>
      <w:proofErr w:type="spellEnd"/>
      <w:r>
        <w:rPr>
          <w:rFonts w:ascii="Times New Roman" w:hAnsi="Times New Roman"/>
          <w:sz w:val="24"/>
        </w:rPr>
        <w:t xml:space="preserve"> (2:3,18,19). </w:t>
      </w:r>
    </w:p>
    <w:p w14:paraId="45D8AE2E" w14:textId="77777777" w:rsidR="00AB69ED" w:rsidRPr="00A2414E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yang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h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waktunya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lai</w:t>
      </w:r>
      <w:proofErr w:type="spellEnd"/>
      <w:r>
        <w:rPr>
          <w:rFonts w:ascii="Times New Roman" w:hAnsi="Times New Roman"/>
          <w:sz w:val="24"/>
        </w:rPr>
        <w:t xml:space="preserve">.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e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(3:8-9). Waktu yang lama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tob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lamat</w:t>
      </w:r>
      <w:proofErr w:type="spellEnd"/>
      <w:r>
        <w:rPr>
          <w:rFonts w:ascii="Times New Roman" w:hAnsi="Times New Roman"/>
          <w:sz w:val="24"/>
        </w:rPr>
        <w:t>.</w:t>
      </w:r>
    </w:p>
    <w:p w14:paraId="249EF72D" w14:textId="77777777" w:rsidR="00AB69ED" w:rsidRPr="008725C2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auh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17D325F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E77F9C"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ndak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Filipi</w:t>
      </w:r>
      <w:proofErr w:type="spellEnd"/>
      <w:r>
        <w:rPr>
          <w:rFonts w:ascii="Times New Roman" w:hAnsi="Times New Roman"/>
          <w:sz w:val="24"/>
        </w:rPr>
        <w:t xml:space="preserve"> 2:12-13 yang </w:t>
      </w:r>
      <w:proofErr w:type="spellStart"/>
      <w:r>
        <w:rPr>
          <w:rFonts w:ascii="Times New Roman" w:hAnsi="Times New Roman"/>
          <w:sz w:val="24"/>
        </w:rPr>
        <w:t>t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dit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ert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ut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ormat</w:t>
      </w:r>
      <w:proofErr w:type="spellEnd"/>
      <w:r>
        <w:rPr>
          <w:rFonts w:ascii="Times New Roman" w:hAnsi="Times New Roman"/>
          <w:sz w:val="24"/>
        </w:rPr>
        <w:t xml:space="preserve">). Juga </w:t>
      </w:r>
      <w:proofErr w:type="spellStart"/>
      <w:r>
        <w:rPr>
          <w:rFonts w:ascii="Times New Roman" w:hAnsi="Times New Roman"/>
          <w:sz w:val="24"/>
        </w:rPr>
        <w:t>keteku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jiNya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ani</w:t>
      </w:r>
      <w:proofErr w:type="spellEnd"/>
      <w:r>
        <w:rPr>
          <w:rFonts w:ascii="Times New Roman" w:hAnsi="Times New Roman"/>
          <w:sz w:val="24"/>
        </w:rPr>
        <w:t xml:space="preserve"> 10:36)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w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</w:t>
      </w:r>
      <w:proofErr w:type="spellEnd"/>
      <w:r>
        <w:rPr>
          <w:rFonts w:ascii="Times New Roman" w:hAnsi="Times New Roman"/>
          <w:sz w:val="24"/>
        </w:rPr>
        <w:t xml:space="preserve"> 11:6).</w:t>
      </w:r>
    </w:p>
    <w:p w14:paraId="3B0222C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hu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oleh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, salah </w:t>
      </w:r>
      <w:proofErr w:type="spellStart"/>
      <w:r>
        <w:rPr>
          <w:rFonts w:ascii="Times New Roman" w:hAnsi="Times New Roman"/>
          <w:sz w:val="24"/>
        </w:rPr>
        <w:t>satunya</w:t>
      </w:r>
      <w:proofErr w:type="spellEnd"/>
      <w:r>
        <w:rPr>
          <w:rFonts w:ascii="Times New Roman" w:hAnsi="Times New Roman"/>
          <w:sz w:val="24"/>
        </w:rPr>
        <w:t xml:space="preserve"> Paulus (2 Petrus 3:2)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engk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baj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ndal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  <w:r>
        <w:rPr>
          <w:rFonts w:ascii="Times New Roman" w:hAnsi="Times New Roman"/>
          <w:sz w:val="24"/>
        </w:rPr>
        <w:t xml:space="preserve"> (Roma 12:10; 1 </w:t>
      </w:r>
      <w:proofErr w:type="spellStart"/>
      <w:r>
        <w:rPr>
          <w:rFonts w:ascii="Times New Roman" w:hAnsi="Times New Roman"/>
          <w:sz w:val="24"/>
        </w:rPr>
        <w:t>Tesalonika</w:t>
      </w:r>
      <w:proofErr w:type="spellEnd"/>
      <w:r>
        <w:rPr>
          <w:rFonts w:ascii="Times New Roman" w:hAnsi="Times New Roman"/>
          <w:sz w:val="24"/>
        </w:rPr>
        <w:t xml:space="preserve"> 3:12; 1 Petrus 1:14,22).</w:t>
      </w:r>
    </w:p>
    <w:p w14:paraId="5BFC2173" w14:textId="77777777" w:rsidR="00AB69ED" w:rsidRDefault="00AB69ED" w:rsidP="00AB69ED">
      <w:pPr>
        <w:spacing w:line="480" w:lineRule="auto"/>
        <w:ind w:firstLine="567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Dan </w:t>
      </w:r>
      <w:proofErr w:type="spellStart"/>
      <w:r>
        <w:rPr>
          <w:rFonts w:ascii="Times New Roman" w:hAnsi="Times New Roman"/>
          <w:sz w:val="24"/>
        </w:rPr>
        <w:t>menant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c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li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Allah(Galatia 5:22-23). Yang mana </w:t>
      </w:r>
      <w:proofErr w:type="spellStart"/>
      <w:r>
        <w:rPr>
          <w:rFonts w:ascii="Times New Roman" w:hAnsi="Times New Roman"/>
          <w:sz w:val="24"/>
        </w:rPr>
        <w:t>perbu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Kasih (Yoh 13:35; 1 Petrus 4:8).</w:t>
      </w:r>
    </w:p>
    <w:p w14:paraId="0A2512FC" w14:textId="77777777" w:rsidR="00A315F4" w:rsidRPr="008725C2" w:rsidRDefault="00A315F4" w:rsidP="00AB69ED">
      <w:pPr>
        <w:spacing w:line="480" w:lineRule="auto"/>
        <w:ind w:firstLine="567"/>
      </w:pPr>
    </w:p>
    <w:p w14:paraId="729C2E30" w14:textId="77777777" w:rsidR="00AB69ED" w:rsidRPr="0045719A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r>
        <w:rPr>
          <w:rFonts w:ascii="Times New Roman" w:hAnsi="Times New Roman"/>
          <w:b/>
          <w:bCs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Besar</w:t>
      </w:r>
      <w:proofErr w:type="spellEnd"/>
    </w:p>
    <w:p w14:paraId="6CA4D97A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suan</w:t>
      </w:r>
      <w:proofErr w:type="spellEnd"/>
      <w:r>
        <w:rPr>
          <w:rFonts w:ascii="Times New Roman" w:hAnsi="Times New Roman"/>
          <w:sz w:val="24"/>
        </w:rPr>
        <w:t xml:space="preserve"> garis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Surat 2 Petrus,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9"/>
      </w:r>
      <w:r>
        <w:rPr>
          <w:rFonts w:ascii="Times New Roman" w:hAnsi="Times New Roman"/>
          <w:sz w:val="24"/>
        </w:rPr>
        <w:t>.</w:t>
      </w:r>
    </w:p>
    <w:p w14:paraId="0B3808D9" w14:textId="77777777" w:rsidR="00AB69ED" w:rsidRDefault="00AB69ED" w:rsidP="00AB69ED">
      <w:p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alam Kristen (1:1-2)</w:t>
      </w:r>
    </w:p>
    <w:p w14:paraId="7FB8131E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ujian</w:t>
      </w:r>
      <w:proofErr w:type="spellEnd"/>
      <w:r>
        <w:rPr>
          <w:rFonts w:ascii="Times New Roman" w:hAnsi="Times New Roman"/>
          <w:sz w:val="24"/>
        </w:rPr>
        <w:t xml:space="preserve"> Atas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n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(1:2b-21)</w:t>
      </w:r>
    </w:p>
    <w:p w14:paraId="53C25F22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uasa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 Nallah Yang </w:t>
      </w:r>
      <w:proofErr w:type="spellStart"/>
      <w:r>
        <w:rPr>
          <w:rFonts w:ascii="Times New Roman" w:hAnsi="Times New Roman"/>
          <w:sz w:val="24"/>
        </w:rPr>
        <w:t>Mengu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1:2b-4)</w:t>
      </w:r>
    </w:p>
    <w:p w14:paraId="62C871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ifat </w:t>
      </w:r>
      <w:proofErr w:type="spellStart"/>
      <w:r>
        <w:rPr>
          <w:rFonts w:ascii="Times New Roman" w:hAnsi="Times New Roman"/>
          <w:sz w:val="24"/>
        </w:rPr>
        <w:t>Progres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sten</w:t>
      </w:r>
      <w:proofErr w:type="spellEnd"/>
      <w:r>
        <w:rPr>
          <w:rFonts w:ascii="Times New Roman" w:hAnsi="Times New Roman"/>
          <w:sz w:val="24"/>
        </w:rPr>
        <w:t xml:space="preserve"> (1:5-11)</w:t>
      </w:r>
    </w:p>
    <w:p w14:paraId="3EAF3133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saksian</w:t>
      </w:r>
      <w:proofErr w:type="spellEnd"/>
      <w:r>
        <w:rPr>
          <w:rFonts w:ascii="Times New Roman" w:hAnsi="Times New Roman"/>
          <w:sz w:val="24"/>
        </w:rPr>
        <w:t xml:space="preserve"> Rasul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</w:p>
    <w:p w14:paraId="61FF3B08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otivasinya</w:t>
      </w:r>
      <w:proofErr w:type="spellEnd"/>
      <w:r>
        <w:rPr>
          <w:rFonts w:ascii="Times New Roman" w:hAnsi="Times New Roman"/>
          <w:sz w:val="24"/>
        </w:rPr>
        <w:t xml:space="preserve"> (1:12-15)</w:t>
      </w:r>
    </w:p>
    <w:p w14:paraId="17888304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todenya</w:t>
      </w:r>
      <w:proofErr w:type="spellEnd"/>
      <w:r>
        <w:rPr>
          <w:rFonts w:ascii="Times New Roman" w:hAnsi="Times New Roman"/>
          <w:sz w:val="24"/>
        </w:rPr>
        <w:t xml:space="preserve"> (1:16-21)</w:t>
      </w:r>
    </w:p>
    <w:p w14:paraId="6B16F383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Mata Dari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16-19)</w:t>
      </w:r>
    </w:p>
    <w:p w14:paraId="6A88D83B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ilham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20-21)</w:t>
      </w:r>
    </w:p>
    <w:p w14:paraId="1EDC4227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)</w:t>
      </w:r>
    </w:p>
    <w:p w14:paraId="02E2892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harapk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-3)</w:t>
      </w:r>
    </w:p>
    <w:p w14:paraId="47B4F689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apkan</w:t>
      </w:r>
      <w:proofErr w:type="spellEnd"/>
      <w:r>
        <w:rPr>
          <w:rFonts w:ascii="Times New Roman" w:hAnsi="Times New Roman"/>
          <w:sz w:val="24"/>
        </w:rPr>
        <w:t xml:space="preserve"> Dari Allah (2:4-10a)</w:t>
      </w:r>
    </w:p>
    <w:p w14:paraId="0462BD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0b-19)</w:t>
      </w:r>
    </w:p>
    <w:p w14:paraId="5B04905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ahaya-Bah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dur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(2:20-22)</w:t>
      </w:r>
    </w:p>
    <w:p w14:paraId="5922D00B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(3:1-18a)</w:t>
      </w:r>
    </w:p>
    <w:p w14:paraId="27941FCC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ngk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-7)</w:t>
      </w:r>
    </w:p>
    <w:p w14:paraId="78949ADD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8-10)</w:t>
      </w:r>
    </w:p>
    <w:p w14:paraId="7806149B" w14:textId="77777777" w:rsidR="00AB69ED" w:rsidRPr="0045400A" w:rsidRDefault="00AB69ED" w:rsidP="00293B77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1-18a)</w:t>
      </w:r>
    </w:p>
    <w:p w14:paraId="285384C1" w14:textId="77777777" w:rsidR="00371292" w:rsidRPr="00371292" w:rsidRDefault="00371292" w:rsidP="002910DC">
      <w:pPr>
        <w:spacing w:line="480" w:lineRule="auto"/>
      </w:pPr>
    </w:p>
    <w:p w14:paraId="1CDC61EB" w14:textId="35D94636" w:rsidR="008725C2" w:rsidRDefault="00371292" w:rsidP="00D24DE5">
      <w:pPr>
        <w:pStyle w:val="Heading4"/>
        <w:numPr>
          <w:ilvl w:val="0"/>
          <w:numId w:val="18"/>
        </w:numPr>
        <w:spacing w:line="480" w:lineRule="auto"/>
        <w:ind w:left="426"/>
        <w:jc w:val="both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Makna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Teologis</w:t>
      </w:r>
      <w:proofErr w:type="spellEnd"/>
      <w:r w:rsidR="00DC46B7">
        <w:rPr>
          <w:rFonts w:ascii="Times New Roman" w:hAnsi="Times New Roman"/>
          <w:b/>
          <w:bCs/>
          <w:i w:val="0"/>
          <w:color w:val="auto"/>
          <w:sz w:val="24"/>
        </w:rPr>
        <w:t xml:space="preserve"> 2 Petrus 1</w:t>
      </w:r>
      <w:r w:rsidR="00191C4B">
        <w:rPr>
          <w:rFonts w:ascii="Times New Roman" w:hAnsi="Times New Roman"/>
          <w:b/>
          <w:bCs/>
          <w:i w:val="0"/>
          <w:color w:val="auto"/>
          <w:sz w:val="24"/>
        </w:rPr>
        <w:t>:</w:t>
      </w:r>
      <w:r w:rsidR="00DC46B7">
        <w:rPr>
          <w:rFonts w:ascii="Times New Roman" w:hAnsi="Times New Roman"/>
          <w:b/>
          <w:bCs/>
          <w:i w:val="0"/>
          <w:color w:val="auto"/>
          <w:sz w:val="24"/>
        </w:rPr>
        <w:t>5-7</w:t>
      </w:r>
    </w:p>
    <w:p w14:paraId="144E5961" w14:textId="2A9EACF2" w:rsidR="00BB1548" w:rsidRPr="00BB1548" w:rsidRDefault="00BB1548" w:rsidP="00D24DE5">
      <w:pPr>
        <w:spacing w:line="480" w:lineRule="auto"/>
        <w:ind w:firstLine="567"/>
        <w:jc w:val="both"/>
      </w:pPr>
      <w:proofErr w:type="spellStart"/>
      <w:r w:rsidRPr="00070437">
        <w:rPr>
          <w:rFonts w:ascii="Times New Roman" w:hAnsi="Times New Roman"/>
          <w:sz w:val="24"/>
        </w:rPr>
        <w:t>Penulis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embagi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akna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teologis</w:t>
      </w:r>
      <w:proofErr w:type="spellEnd"/>
      <w:r w:rsidRPr="00070437">
        <w:rPr>
          <w:rFonts w:ascii="Times New Roman" w:hAnsi="Times New Roman"/>
          <w:sz w:val="24"/>
        </w:rPr>
        <w:t xml:space="preserve"> 2 Petrus 1:5-7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du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(1) </w:t>
      </w:r>
      <w:proofErr w:type="spellStart"/>
      <w:r>
        <w:rPr>
          <w:rFonts w:ascii="Times New Roman" w:hAnsi="Times New Roman"/>
          <w:sz w:val="24"/>
        </w:rPr>
        <w:t>bersungguh-sungguh</w:t>
      </w:r>
      <w:proofErr w:type="spellEnd"/>
      <w:r>
        <w:rPr>
          <w:rFonts w:ascii="Times New Roman" w:hAnsi="Times New Roman"/>
          <w:sz w:val="24"/>
        </w:rPr>
        <w:t xml:space="preserve"> (2)</w:t>
      </w:r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Menambahkan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kepada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iman</w:t>
      </w:r>
      <w:proofErr w:type="spellEnd"/>
      <w:r w:rsidR="00146B05">
        <w:rPr>
          <w:rFonts w:ascii="Times New Roman" w:hAnsi="Times New Roman"/>
          <w:sz w:val="24"/>
        </w:rPr>
        <w:t>.</w:t>
      </w:r>
    </w:p>
    <w:p w14:paraId="28F9CF11" w14:textId="77777777" w:rsidR="005C776F" w:rsidRDefault="005C776F" w:rsidP="00D24DE5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5C776F">
        <w:rPr>
          <w:rFonts w:ascii="Times New Roman" w:hAnsi="Times New Roman"/>
          <w:b/>
          <w:bCs/>
          <w:color w:val="auto"/>
          <w:sz w:val="24"/>
        </w:rPr>
        <w:t>Bersungguh-sungguh</w:t>
      </w:r>
      <w:proofErr w:type="spellEnd"/>
      <w:r w:rsidRPr="005C776F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A244929" w14:textId="572D97BF" w:rsidR="006B74B9" w:rsidRPr="000A404B" w:rsidRDefault="00DF3269" w:rsidP="000A404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bCs/>
          <w:sz w:val="24"/>
          <w:lang w:val="en-US" w:bidi="he-IL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 w:rsidR="008C15B8">
        <w:rPr>
          <w:rFonts w:ascii="Times New Roman" w:hAnsi="Times New Roman"/>
          <w:sz w:val="24"/>
        </w:rPr>
        <w:t>ayat</w:t>
      </w:r>
      <w:proofErr w:type="spellEnd"/>
      <w:r w:rsidR="00CF0113">
        <w:rPr>
          <w:rFonts w:ascii="Times New Roman" w:hAnsi="Times New Roman"/>
          <w:sz w:val="24"/>
        </w:rPr>
        <w:t xml:space="preserve"> </w:t>
      </w:r>
      <w:proofErr w:type="spellStart"/>
      <w:r w:rsidR="00CF0113">
        <w:rPr>
          <w:rFonts w:ascii="Times New Roman" w:hAnsi="Times New Roman"/>
          <w:sz w:val="24"/>
        </w:rPr>
        <w:t>ini</w:t>
      </w:r>
      <w:proofErr w:type="spellEnd"/>
      <w:r w:rsidR="008C15B8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tertulis</w:t>
      </w:r>
      <w:proofErr w:type="spellEnd"/>
      <w:r w:rsidR="00634D7B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kalimat</w:t>
      </w:r>
      <w:proofErr w:type="spellEnd"/>
      <w:r w:rsidR="00634D7B">
        <w:rPr>
          <w:rFonts w:ascii="Times New Roman" w:hAnsi="Times New Roman"/>
          <w:sz w:val="24"/>
        </w:rPr>
        <w:t xml:space="preserve"> “</w:t>
      </w:r>
      <w:proofErr w:type="spellStart"/>
      <w:r w:rsidR="00C65DB2">
        <w:rPr>
          <w:rFonts w:ascii="Times New Roman" w:hAnsi="Times New Roman"/>
          <w:sz w:val="24"/>
        </w:rPr>
        <w:t>Justr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rena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it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m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harus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dengan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sungguh-sungguh</w:t>
      </w:r>
      <w:proofErr w:type="spellEnd"/>
      <w:r w:rsidR="00FE08B2">
        <w:rPr>
          <w:rFonts w:ascii="Times New Roman" w:hAnsi="Times New Roman"/>
          <w:sz w:val="24"/>
        </w:rPr>
        <w:t xml:space="preserve"> </w:t>
      </w:r>
      <w:proofErr w:type="spellStart"/>
      <w:r w:rsidR="00FE08B2">
        <w:rPr>
          <w:rFonts w:ascii="Times New Roman" w:hAnsi="Times New Roman"/>
          <w:sz w:val="24"/>
        </w:rPr>
        <w:t>berusaha</w:t>
      </w:r>
      <w:proofErr w:type="spellEnd"/>
      <w:r w:rsidR="00FE08B2">
        <w:rPr>
          <w:rFonts w:ascii="Times New Roman" w:hAnsi="Times New Roman"/>
          <w:sz w:val="24"/>
        </w:rPr>
        <w:t xml:space="preserve">.. </w:t>
      </w:r>
      <w:r w:rsidR="00634D7B">
        <w:rPr>
          <w:rFonts w:ascii="Times New Roman" w:hAnsi="Times New Roman"/>
          <w:sz w:val="24"/>
        </w:rPr>
        <w:t>”</w:t>
      </w:r>
      <w:r w:rsidR="001F4BAB">
        <w:rPr>
          <w:rFonts w:ascii="Times New Roman" w:hAnsi="Times New Roman"/>
          <w:sz w:val="24"/>
        </w:rPr>
        <w:t xml:space="preserve">. </w:t>
      </w:r>
      <w:r w:rsidR="00CF0113">
        <w:rPr>
          <w:rFonts w:ascii="Times New Roman" w:hAnsi="Times New Roman"/>
          <w:sz w:val="24"/>
        </w:rPr>
        <w:t>K</w:t>
      </w:r>
      <w:r w:rsidR="001F4BAB">
        <w:rPr>
          <w:rFonts w:ascii="Times New Roman" w:hAnsi="Times New Roman"/>
          <w:sz w:val="24"/>
        </w:rPr>
        <w:t xml:space="preserve">ata </w:t>
      </w:r>
      <w:proofErr w:type="spellStart"/>
      <w:r w:rsidR="001F4BAB">
        <w:rPr>
          <w:rFonts w:ascii="Times New Roman" w:hAnsi="Times New Roman"/>
          <w:sz w:val="24"/>
        </w:rPr>
        <w:t>sungguh</w:t>
      </w:r>
      <w:r w:rsidR="004752F1">
        <w:rPr>
          <w:rFonts w:ascii="Times New Roman" w:hAnsi="Times New Roman"/>
          <w:sz w:val="24"/>
        </w:rPr>
        <w:t>-sungguh</w:t>
      </w:r>
      <w:proofErr w:type="spellEnd"/>
      <w:r w:rsidR="004752F1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berasal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dari</w:t>
      </w:r>
      <w:proofErr w:type="spellEnd"/>
      <w:r w:rsidR="00D24DE5">
        <w:rPr>
          <w:rFonts w:ascii="Times New Roman" w:hAnsi="Times New Roman"/>
          <w:sz w:val="24"/>
        </w:rPr>
        <w:t xml:space="preserve"> kata </w:t>
      </w:r>
      <w:proofErr w:type="spellStart"/>
      <w:r w:rsidR="00D24DE5">
        <w:rPr>
          <w:rFonts w:ascii="Times New Roman" w:hAnsi="Times New Roman"/>
          <w:sz w:val="24"/>
        </w:rPr>
        <w:t>dasar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r w:rsidR="00D24DE5" w:rsidRPr="006C4955">
        <w:rPr>
          <w:rFonts w:ascii="Times New Roman" w:hAnsi="Times New Roman" w:cs="SBL Greek"/>
          <w:b/>
          <w:sz w:val="24"/>
          <w:lang w:val="el-GR" w:bidi="he-IL"/>
        </w:rPr>
        <w:t>σπουδή</w:t>
      </w:r>
      <w:r w:rsidR="00D24DE5" w:rsidRPr="006C4955">
        <w:rPr>
          <w:rFonts w:ascii="Times New Roman" w:hAnsi="Times New Roman" w:cs="SBL Greek"/>
          <w:bCs/>
          <w:lang w:val="el-GR" w:bidi="he-IL"/>
        </w:rPr>
        <w:t xml:space="preserve"> </w:t>
      </w:r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spoude</w:t>
      </w:r>
      <w:proofErr w:type="spellEnd"/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yang </w:t>
      </w:r>
      <w:proofErr w:type="spellStart"/>
      <w:r w:rsidR="006C4955">
        <w:rPr>
          <w:rFonts w:ascii="Times New Roman" w:hAnsi="Times New Roman" w:cs="Arial"/>
          <w:sz w:val="24"/>
          <w:szCs w:val="20"/>
          <w:lang w:val="en-US" w:bidi="he-IL"/>
        </w:rPr>
        <w:t>artiya</w:t>
      </w:r>
      <w:proofErr w:type="spellEnd"/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kerajia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pay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914844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0"/>
      </w:r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r w:rsidR="001E4536">
        <w:rPr>
          <w:rFonts w:ascii="Times New Roman" w:hAnsi="Times New Roman" w:cs="Arial"/>
          <w:sz w:val="24"/>
          <w:szCs w:val="20"/>
          <w:lang w:val="en-US" w:bidi="he-IL"/>
        </w:rPr>
        <w:t xml:space="preserve">Serta pada kata </w:t>
      </w:r>
      <w:proofErr w:type="spellStart"/>
      <w:r w:rsidR="001E4536">
        <w:rPr>
          <w:rFonts w:ascii="Times New Roman" w:hAnsi="Times New Roman" w:cs="Arial"/>
          <w:sz w:val="24"/>
          <w:szCs w:val="20"/>
          <w:lang w:val="en-US" w:bidi="he-IL"/>
        </w:rPr>
        <w:t>sebelum</w:t>
      </w:r>
      <w:r w:rsidR="001C3948">
        <w:rPr>
          <w:rFonts w:ascii="Times New Roman" w:hAnsi="Times New Roman" w:cs="Arial"/>
          <w:sz w:val="24"/>
          <w:szCs w:val="20"/>
          <w:lang w:val="en-US" w:bidi="he-IL"/>
        </w:rPr>
        <w:t>nuya</w:t>
      </w:r>
      <w:proofErr w:type="spellEnd"/>
      <w:r w:rsidR="001C394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E184C"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 w:rsidR="007E184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7E184C" w:rsidRPr="007E184C">
        <w:rPr>
          <w:rFonts w:ascii="SBL Greek" w:hAnsi="SBL Greek" w:cs="SBL Greek"/>
          <w:b/>
          <w:bCs/>
          <w:sz w:val="24"/>
          <w:lang w:val="el-GR" w:bidi="he-IL"/>
        </w:rPr>
        <w:t>τοῦτο</w:t>
      </w:r>
      <w:r w:rsidR="007E184C">
        <w:rPr>
          <w:rFonts w:cs="SBL Greek"/>
          <w:b/>
          <w:bCs/>
          <w:sz w:val="24"/>
          <w:lang w:val="en-US" w:bidi="he-IL"/>
        </w:rPr>
        <w:t xml:space="preserve"> </w:t>
      </w:r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(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touto</w:t>
      </w:r>
      <w:proofErr w:type="spellEnd"/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)</w:t>
      </w:r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berkasus</w:t>
      </w:r>
      <w:proofErr w:type="spellEnd"/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kata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ganti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demontr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akus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netral</w:t>
      </w:r>
      <w:proofErr w:type="spellEnd"/>
      <w:r w:rsidR="004B32F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tunggal</w:t>
      </w:r>
      <w:proofErr w:type="spellEnd"/>
      <w:r w:rsidR="006A4293">
        <w:rPr>
          <w:rFonts w:ascii="Times New Roman" w:hAnsi="Times New Roman" w:cs="SBL Greek"/>
          <w:bCs/>
          <w:sz w:val="24"/>
          <w:lang w:val="en-US" w:bidi="he-IL"/>
        </w:rPr>
        <w:t xml:space="preserve">, y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arti</w:t>
      </w:r>
      <w:r w:rsidR="00FE08B2">
        <w:rPr>
          <w:rFonts w:ascii="Times New Roman" w:hAnsi="Times New Roman" w:cs="SBL Greek"/>
          <w:bCs/>
          <w:sz w:val="24"/>
          <w:lang w:val="en-US" w:bidi="he-IL"/>
        </w:rPr>
        <w:t>nya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174916">
        <w:rPr>
          <w:rFonts w:ascii="Times New Roman" w:hAnsi="Times New Roman" w:cs="SBL Greek"/>
          <w:bCs/>
          <w:sz w:val="24"/>
          <w:lang w:val="en-US" w:bidi="he-IL"/>
        </w:rPr>
        <w:t>menunju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pada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su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o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yang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ampilakan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secara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colo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>Dimana o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r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dalam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Kristus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Yesus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946118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untuk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nya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ser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menampilk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perbuat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aksi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oleh Rasul Petrus</w:t>
      </w:r>
      <w:r w:rsidR="00946118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Hal ini juga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idukung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engan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/>
          <w:sz w:val="24"/>
        </w:rPr>
        <w:t xml:space="preserve">kata </w:t>
      </w:r>
      <w:r w:rsidR="00E96CD2" w:rsidRPr="003B7CF0">
        <w:rPr>
          <w:rFonts w:ascii="SBL Greek" w:hAnsi="SBL Greek" w:cs="SBL Greek"/>
          <w:b/>
          <w:bCs/>
          <w:sz w:val="24"/>
          <w:szCs w:val="24"/>
          <w:lang w:val="el-GR" w:bidi="he-IL"/>
        </w:rPr>
        <w:t>παρεισενέγκαντες</w:t>
      </w:r>
      <w:r w:rsidR="00E96CD2">
        <w:rPr>
          <w:rFonts w:cs="SBL Greek"/>
          <w:b/>
          <w:bCs/>
          <w:sz w:val="24"/>
          <w:szCs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(</w:t>
      </w:r>
      <w:proofErr w:type="spellStart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pareisenenkantes</w:t>
      </w:r>
      <w:proofErr w:type="spellEnd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)</w:t>
      </w:r>
      <w:r w:rsidR="00A4478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ya</w:t>
      </w:r>
      <w:r w:rsidR="00B71877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ng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miliki</w:t>
      </w:r>
      <w:proofErr w:type="spellEnd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arti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ngerahkan</w:t>
      </w:r>
      <w:proofErr w:type="spellEnd"/>
      <w:r w:rsidR="001579E3">
        <w:rPr>
          <w:rStyle w:val="FootnoteReference"/>
          <w:rFonts w:ascii="Times New Roman" w:hAnsi="Times New Roman" w:cs="SBL Greek"/>
          <w:bCs/>
          <w:sz w:val="24"/>
          <w:szCs w:val="24"/>
          <w:lang w:val="en-US" w:bidi="he-IL"/>
        </w:rPr>
        <w:footnoteReference w:id="31"/>
      </w:r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.</w:t>
      </w:r>
      <w:r w:rsidR="000A404B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Or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aktif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buat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upay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menjad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rup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gambar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Allah yang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elihat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(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olose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1:15)</w:t>
      </w:r>
      <w:r w:rsidR="00A00DDB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D74E2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B74B9">
        <w:rPr>
          <w:rFonts w:ascii="Times New Roman" w:hAnsi="Times New Roman" w:cs="Arial"/>
          <w:sz w:val="24"/>
          <w:szCs w:val="20"/>
          <w:lang w:val="en-US" w:bidi="he-IL"/>
        </w:rPr>
        <w:t>Demikian</w:t>
      </w:r>
      <w:proofErr w:type="spellEnd"/>
      <w:r w:rsidR="006B74B9"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2 </w:t>
      </w:r>
      <w:proofErr w:type="spellStart"/>
      <w:r w:rsidR="00BD5F31">
        <w:rPr>
          <w:rFonts w:ascii="Times New Roman" w:hAnsi="Times New Roman" w:cs="Arial"/>
          <w:sz w:val="24"/>
          <w:szCs w:val="20"/>
          <w:lang w:val="en-US" w:bidi="he-IL"/>
        </w:rPr>
        <w:t>Korintus</w:t>
      </w:r>
      <w:proofErr w:type="spellEnd"/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 7:11,12</w:t>
      </w:r>
      <w:r w:rsidR="00E54EFF">
        <w:rPr>
          <w:rFonts w:ascii="Times New Roman" w:hAnsi="Times New Roman" w:cs="Arial"/>
          <w:sz w:val="24"/>
          <w:szCs w:val="20"/>
          <w:lang w:val="en-US" w:bidi="he-IL"/>
        </w:rPr>
        <w:t>;8:7,</w:t>
      </w:r>
      <w:r w:rsidR="00AE34C5">
        <w:rPr>
          <w:rFonts w:ascii="Times New Roman" w:hAnsi="Times New Roman" w:cs="Arial"/>
          <w:sz w:val="24"/>
          <w:szCs w:val="20"/>
          <w:lang w:val="en-US" w:bidi="he-IL"/>
        </w:rPr>
        <w:t>16</w:t>
      </w:r>
      <w:r w:rsidR="007F3AFF">
        <w:rPr>
          <w:rFonts w:ascii="Times New Roman" w:hAnsi="Times New Roman" w:cs="Arial"/>
          <w:sz w:val="24"/>
          <w:szCs w:val="20"/>
          <w:lang w:val="en-US" w:bidi="he-IL"/>
        </w:rPr>
        <w:t>;</w:t>
      </w:r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27927">
        <w:rPr>
          <w:rFonts w:ascii="Times New Roman" w:hAnsi="Times New Roman" w:cs="Arial"/>
          <w:sz w:val="24"/>
          <w:szCs w:val="20"/>
          <w:lang w:val="en-US" w:bidi="he-IL"/>
        </w:rPr>
        <w:t>Ibrani</w:t>
      </w:r>
      <w:proofErr w:type="spellEnd"/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257BCB">
        <w:rPr>
          <w:rFonts w:ascii="Times New Roman" w:hAnsi="Times New Roman" w:cs="Arial"/>
          <w:sz w:val="24"/>
          <w:szCs w:val="20"/>
          <w:lang w:val="en-US" w:bidi="he-IL"/>
        </w:rPr>
        <w:t xml:space="preserve">6:11; </w:t>
      </w:r>
      <w:proofErr w:type="spellStart"/>
      <w:r w:rsidR="00164246">
        <w:rPr>
          <w:rFonts w:ascii="Times New Roman" w:hAnsi="Times New Roman" w:cs="Arial"/>
          <w:sz w:val="24"/>
          <w:szCs w:val="20"/>
          <w:lang w:val="en-US" w:bidi="he-IL"/>
        </w:rPr>
        <w:t>Yudas</w:t>
      </w:r>
      <w:proofErr w:type="spellEnd"/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 1</w:t>
      </w:r>
      <w:r w:rsidR="002023F7">
        <w:rPr>
          <w:rFonts w:ascii="Times New Roman" w:hAnsi="Times New Roman" w:cs="Arial"/>
          <w:sz w:val="24"/>
          <w:szCs w:val="20"/>
          <w:lang w:val="en-US" w:bidi="he-IL"/>
        </w:rPr>
        <w:t>:</w:t>
      </w:r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3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bila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melihat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kata yang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igunakan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092015">
        <w:rPr>
          <w:rFonts w:ascii="Times New Roman" w:hAnsi="Times New Roman" w:cs="Arial"/>
          <w:sz w:val="24"/>
          <w:szCs w:val="20"/>
          <w:lang w:val="en-US" w:bidi="he-IL"/>
        </w:rPr>
        <w:t xml:space="preserve">dan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jelaskan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92015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maknai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48422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njur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menampil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raji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B212BA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nulis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ingi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membangkit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kesungguh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para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mbaca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lagi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ber</w:t>
      </w:r>
      <w:r w:rsidR="00C26A31">
        <w:rPr>
          <w:rFonts w:ascii="Times New Roman" w:hAnsi="Times New Roman" w:cs="Arial"/>
          <w:sz w:val="24"/>
          <w:szCs w:val="20"/>
          <w:lang w:val="en-US" w:bidi="he-IL"/>
        </w:rPr>
        <w:t>teku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mengembangka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iri</w:t>
      </w:r>
      <w:proofErr w:type="spellEnd"/>
      <w:r w:rsidR="004C70F8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2"/>
      </w:r>
      <w:r w:rsidR="00F9601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3E8EA80C" w14:textId="6355E506" w:rsidR="00A315F4" w:rsidRDefault="002834C0" w:rsidP="0067671B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color w:val="auto"/>
          <w:sz w:val="24"/>
        </w:rPr>
        <w:t>Menambahkan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kepada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Iman</w:t>
      </w:r>
    </w:p>
    <w:p w14:paraId="728A3D70" w14:textId="75E0E5C0" w:rsidR="00B95626" w:rsidRDefault="00A20584" w:rsidP="00F476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A20584"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mint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untuk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ambakan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alam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ri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rek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sifat-sifat</w:t>
      </w:r>
      <w:proofErr w:type="spellEnd"/>
      <w:r w:rsidR="00CE1D04">
        <w:rPr>
          <w:rFonts w:ascii="Times New Roman" w:hAnsi="Times New Roman"/>
          <w:sz w:val="24"/>
        </w:rPr>
        <w:t xml:space="preserve"> yang </w:t>
      </w:r>
      <w:proofErr w:type="spellStart"/>
      <w:r w:rsidR="00CE1D04">
        <w:rPr>
          <w:rFonts w:ascii="Times New Roman" w:hAnsi="Times New Roman"/>
          <w:sz w:val="24"/>
        </w:rPr>
        <w:t>dapat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untun</w:t>
      </w:r>
      <w:proofErr w:type="spellEnd"/>
      <w:r w:rsidR="00CE1D04">
        <w:rPr>
          <w:rFonts w:ascii="Times New Roman" w:hAnsi="Times New Roman"/>
          <w:sz w:val="24"/>
        </w:rPr>
        <w:t xml:space="preserve"> pada </w:t>
      </w:r>
      <w:proofErr w:type="spellStart"/>
      <w:r w:rsidR="00030EC1">
        <w:rPr>
          <w:rFonts w:ascii="Times New Roman" w:hAnsi="Times New Roman"/>
          <w:sz w:val="24"/>
        </w:rPr>
        <w:t>kehidupan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030EC1">
        <w:rPr>
          <w:rFonts w:ascii="Times New Roman" w:hAnsi="Times New Roman"/>
          <w:sz w:val="24"/>
        </w:rPr>
        <w:t>lebih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puas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serta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bahagia</w:t>
      </w:r>
      <w:proofErr w:type="spellEnd"/>
      <w:r w:rsidR="0067671B">
        <w:rPr>
          <w:rFonts w:ascii="Times New Roman" w:hAnsi="Times New Roman"/>
          <w:sz w:val="24"/>
        </w:rPr>
        <w:t xml:space="preserve"> dan </w:t>
      </w:r>
      <w:proofErr w:type="spellStart"/>
      <w:r w:rsidR="0067671B">
        <w:rPr>
          <w:rFonts w:ascii="Times New Roman" w:hAnsi="Times New Roman"/>
          <w:sz w:val="24"/>
        </w:rPr>
        <w:t>bermakna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baik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dalam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3C65F6">
        <w:rPr>
          <w:rFonts w:ascii="Times New Roman" w:hAnsi="Times New Roman"/>
          <w:sz w:val="24"/>
        </w:rPr>
        <w:t>hubungan</w:t>
      </w:r>
      <w:proofErr w:type="spellEnd"/>
      <w:r w:rsidR="003C65F6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relasi</w:t>
      </w:r>
      <w:proofErr w:type="spellEnd"/>
      <w:r w:rsidR="005A1753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dengan</w:t>
      </w:r>
      <w:proofErr w:type="spellEnd"/>
      <w:r w:rsidR="005A1753">
        <w:rPr>
          <w:rFonts w:ascii="Times New Roman" w:hAnsi="Times New Roman"/>
          <w:sz w:val="24"/>
        </w:rPr>
        <w:t xml:space="preserve"> TUHAN dan </w:t>
      </w:r>
      <w:proofErr w:type="spellStart"/>
      <w:r w:rsidR="005A1753">
        <w:rPr>
          <w:rFonts w:ascii="Times New Roman" w:hAnsi="Times New Roman"/>
          <w:sz w:val="24"/>
        </w:rPr>
        <w:t>sesam</w:t>
      </w:r>
      <w:r w:rsidR="00A6576D">
        <w:rPr>
          <w:rFonts w:ascii="Times New Roman" w:hAnsi="Times New Roman"/>
          <w:sz w:val="24"/>
        </w:rPr>
        <w:t>a</w:t>
      </w:r>
      <w:proofErr w:type="spellEnd"/>
      <w:r w:rsidR="00DC6D09">
        <w:rPr>
          <w:rFonts w:ascii="Times New Roman" w:hAnsi="Times New Roman"/>
          <w:sz w:val="24"/>
        </w:rPr>
        <w:t xml:space="preserve">. Kata </w:t>
      </w:r>
      <w:proofErr w:type="spellStart"/>
      <w:r w:rsidR="00DC6D09">
        <w:rPr>
          <w:rFonts w:ascii="Times New Roman" w:hAnsi="Times New Roman"/>
          <w:sz w:val="24"/>
        </w:rPr>
        <w:t>menambah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sendiri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dimaksu</w:t>
      </w:r>
      <w:r w:rsidR="007D7AFE">
        <w:rPr>
          <w:rFonts w:ascii="Times New Roman" w:hAnsi="Times New Roman"/>
          <w:sz w:val="24"/>
        </w:rPr>
        <w:t>dkan</w:t>
      </w:r>
      <w:proofErr w:type="spellEnd"/>
      <w:r w:rsidR="007D7AFE">
        <w:rPr>
          <w:rFonts w:ascii="Times New Roman" w:hAnsi="Times New Roman"/>
          <w:sz w:val="24"/>
        </w:rPr>
        <w:t xml:space="preserve"> orang </w:t>
      </w:r>
      <w:proofErr w:type="spellStart"/>
      <w:r w:rsidR="007D7AFE">
        <w:rPr>
          <w:rFonts w:ascii="Times New Roman" w:hAnsi="Times New Roman"/>
          <w:sz w:val="24"/>
        </w:rPr>
        <w:t>percaya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dalam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Krist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Yes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memperjuangkan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kebajikan</w:t>
      </w:r>
      <w:proofErr w:type="spellEnd"/>
      <w:r w:rsidR="0076541E">
        <w:rPr>
          <w:rFonts w:ascii="Times New Roman" w:hAnsi="Times New Roman"/>
          <w:sz w:val="24"/>
        </w:rPr>
        <w:t xml:space="preserve"> dan </w:t>
      </w:r>
      <w:proofErr w:type="spellStart"/>
      <w:r w:rsidR="0076541E">
        <w:rPr>
          <w:rFonts w:ascii="Times New Roman" w:hAnsi="Times New Roman"/>
          <w:sz w:val="24"/>
        </w:rPr>
        <w:t>kualitas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dalam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hidup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mereka</w:t>
      </w:r>
      <w:proofErr w:type="spellEnd"/>
      <w:r w:rsidR="0076541E">
        <w:rPr>
          <w:rFonts w:ascii="Times New Roman" w:hAnsi="Times New Roman"/>
          <w:sz w:val="24"/>
        </w:rPr>
        <w:t>.</w:t>
      </w:r>
    </w:p>
    <w:p w14:paraId="5DA9A18E" w14:textId="4FA7AE9C" w:rsidR="002017EB" w:rsidRPr="002017EB" w:rsidRDefault="00624CF8" w:rsidP="002017E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sz w:val="24"/>
          <w:szCs w:val="24"/>
          <w:lang w:val="en-US" w:bidi="he-IL"/>
        </w:rPr>
      </w:pPr>
      <w:r w:rsidRPr="00494A9E">
        <w:rPr>
          <w:rFonts w:ascii="Times New Roman" w:hAnsi="Times New Roman"/>
          <w:sz w:val="24"/>
        </w:rPr>
        <w:t xml:space="preserve">Kata </w:t>
      </w:r>
      <w:proofErr w:type="spellStart"/>
      <w:r w:rsidRPr="00494A9E">
        <w:rPr>
          <w:rFonts w:ascii="Times New Roman" w:hAnsi="Times New Roman"/>
          <w:sz w:val="24"/>
        </w:rPr>
        <w:t>menambah</w:t>
      </w:r>
      <w:proofErr w:type="spellEnd"/>
      <w:r w:rsidRPr="00494A9E">
        <w:rPr>
          <w:rFonts w:ascii="Times New Roman" w:hAnsi="Times New Roman"/>
          <w:sz w:val="24"/>
        </w:rPr>
        <w:t xml:space="preserve"> </w:t>
      </w:r>
      <w:proofErr w:type="spellStart"/>
      <w:r w:rsidRPr="00494A9E">
        <w:rPr>
          <w:rFonts w:ascii="Times New Roman" w:hAnsi="Times New Roman"/>
          <w:sz w:val="24"/>
        </w:rPr>
        <w:t>disi</w:t>
      </w:r>
      <w:r w:rsidR="00E26A54" w:rsidRPr="00494A9E">
        <w:rPr>
          <w:rFonts w:ascii="Times New Roman" w:hAnsi="Times New Roman"/>
          <w:sz w:val="24"/>
        </w:rPr>
        <w:t>n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</w:t>
      </w:r>
      <w:proofErr w:type="spellStart"/>
      <w:r w:rsidR="00E26A54" w:rsidRPr="00494A9E">
        <w:rPr>
          <w:rFonts w:ascii="Times New Roman" w:hAnsi="Times New Roman"/>
          <w:sz w:val="24"/>
        </w:rPr>
        <w:t>dar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kata </w:t>
      </w:r>
      <w:r w:rsidR="00F476D1" w:rsidRPr="00494A9E">
        <w:rPr>
          <w:rFonts w:ascii="Times New Roman" w:hAnsi="Times New Roman" w:cs="SBL Greek"/>
          <w:b/>
          <w:sz w:val="24"/>
          <w:szCs w:val="24"/>
          <w:lang w:val="el-GR" w:bidi="he-IL"/>
        </w:rPr>
        <w:t>ἐπιχορηγήσατε</w:t>
      </w:r>
      <w:r w:rsidR="00F476D1" w:rsidRPr="00494A9E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(</w:t>
      </w:r>
      <w:proofErr w:type="spellStart"/>
      <w:r w:rsidR="007551B7" w:rsidRPr="00494A9E">
        <w:rPr>
          <w:rFonts w:ascii="Times New Roman" w:hAnsi="Times New Roman" w:cs="SBL Greek"/>
          <w:sz w:val="24"/>
          <w:szCs w:val="24"/>
          <w:lang w:val="en-US" w:bidi="he-IL"/>
        </w:rPr>
        <w:t>epichoregesate</w:t>
      </w:r>
      <w:proofErr w:type="spellEnd"/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)</w:t>
      </w:r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memiliki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kasus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imperati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orist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akti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orang</w:t>
      </w:r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kedua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jamak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8C1D40">
        <w:rPr>
          <w:rFonts w:ascii="Times New Roman" w:hAnsi="Times New Roman" w:cs="SBL Greek"/>
          <w:sz w:val="24"/>
          <w:szCs w:val="24"/>
          <w:lang w:val="en-US" w:bidi="he-IL"/>
        </w:rPr>
        <w:t xml:space="preserve">Aorist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entu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kerj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ahas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unani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menggambar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sua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lakukan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,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ida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lebi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r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tap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tentu</w:t>
      </w:r>
      <w:proofErr w:type="spellEnd"/>
      <w:r w:rsidR="00701F46">
        <w:rPr>
          <w:rStyle w:val="FootnoteReference"/>
          <w:rFonts w:ascii="Times New Roman" w:hAnsi="Times New Roman" w:cs="SBL Greek"/>
          <w:sz w:val="24"/>
          <w:szCs w:val="24"/>
          <w:lang w:val="en-US" w:bidi="he-IL"/>
        </w:rPr>
        <w:footnoteReference w:id="33"/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0732D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Artinya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kegiat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menambah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ini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aj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urat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2 Petrus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sampaikan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Sedang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imperatif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perintah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. </w:t>
      </w:r>
      <w:proofErr w:type="spellStart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>Sehingga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tiap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or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cay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int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amb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gal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if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unt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ehidup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gemba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. Sert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uh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kadar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a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bag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agi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odr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ilah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mbaw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maki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ertek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gembang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su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Firm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Tuh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.</w:t>
      </w:r>
    </w:p>
    <w:p w14:paraId="43558B59" w14:textId="77777777" w:rsidR="00303098" w:rsidRPr="003B7CF0" w:rsidRDefault="00303098" w:rsidP="002017E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0"/>
          <w:szCs w:val="20"/>
          <w:lang w:val="en-US" w:bidi="he-IL"/>
        </w:rPr>
      </w:pPr>
    </w:p>
    <w:p w14:paraId="5040CC9E" w14:textId="0B67373B" w:rsidR="004561CE" w:rsidRDefault="008725C2" w:rsidP="002017EB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</w:rPr>
      </w:pPr>
      <w:proofErr w:type="spellStart"/>
      <w:r w:rsidRPr="00303098">
        <w:rPr>
          <w:rFonts w:ascii="Times New Roman" w:hAnsi="Times New Roman"/>
          <w:b/>
          <w:bCs/>
          <w:color w:val="auto"/>
        </w:rPr>
        <w:t>Pertumbuh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303098">
        <w:rPr>
          <w:rFonts w:ascii="Times New Roman" w:hAnsi="Times New Roman"/>
          <w:b/>
          <w:bCs/>
          <w:color w:val="auto"/>
        </w:rPr>
        <w:t>Pengenal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Akan Allah</w:t>
      </w:r>
    </w:p>
    <w:p w14:paraId="55694E9F" w14:textId="2C602649" w:rsidR="009966B5" w:rsidRDefault="009966B5" w:rsidP="002017E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kata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mbu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imbul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mbu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rta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tamb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sar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lengkap</w:t>
      </w:r>
      <w:proofErr w:type="spellEnd"/>
      <w:r w:rsidRPr="009966B5">
        <w:rPr>
          <w:rFonts w:ascii="Times New Roman" w:hAnsi="Times New Roman"/>
          <w:sz w:val="24"/>
        </w:rPr>
        <w:t xml:space="preserve"> (</w:t>
      </w:r>
      <w:proofErr w:type="spellStart"/>
      <w:r w:rsidRPr="009966B5">
        <w:rPr>
          <w:rFonts w:ascii="Times New Roman" w:hAnsi="Times New Roman"/>
          <w:sz w:val="24"/>
        </w:rPr>
        <w:t>sepert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ni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anam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agi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buh</w:t>
      </w:r>
      <w:proofErr w:type="spellEnd"/>
      <w:r w:rsidRPr="009966B5">
        <w:rPr>
          <w:rFonts w:ascii="Times New Roman" w:hAnsi="Times New Roman"/>
          <w:sz w:val="24"/>
        </w:rPr>
        <w:t xml:space="preserve"> pada </w:t>
      </w:r>
      <w:proofErr w:type="spellStart"/>
      <w:r w:rsidRPr="009966B5">
        <w:rPr>
          <w:rFonts w:ascii="Times New Roman" w:hAnsi="Times New Roman"/>
          <w:sz w:val="24"/>
        </w:rPr>
        <w:t>manusia</w:t>
      </w:r>
      <w:proofErr w:type="spellEnd"/>
      <w:r w:rsidRPr="009966B5">
        <w:rPr>
          <w:rFonts w:ascii="Times New Roman" w:hAnsi="Times New Roman"/>
          <w:sz w:val="24"/>
        </w:rPr>
        <w:t xml:space="preserve">), </w:t>
      </w:r>
      <w:proofErr w:type="spellStart"/>
      <w:r w:rsidRPr="009966B5">
        <w:rPr>
          <w:rFonts w:ascii="Times New Roman" w:hAnsi="Times New Roman"/>
          <w:sz w:val="24"/>
        </w:rPr>
        <w:t>teng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kembang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mengar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untuk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menjad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mpurn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4"/>
      </w:r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u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nt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matan</w:t>
      </w:r>
      <w:proofErr w:type="spellEnd"/>
      <w:r>
        <w:rPr>
          <w:rFonts w:ascii="Times New Roman" w:hAnsi="Times New Roman"/>
          <w:sz w:val="24"/>
        </w:rPr>
        <w:t>.</w:t>
      </w:r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Namu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sangat </w:t>
      </w:r>
      <w:proofErr w:type="spellStart"/>
      <w:r w:rsidR="00AA6980">
        <w:rPr>
          <w:rFonts w:ascii="Times New Roman" w:hAnsi="Times New Roman"/>
          <w:sz w:val="24"/>
        </w:rPr>
        <w:t>berbed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iselarask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lam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l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im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percay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. </w:t>
      </w:r>
      <w:proofErr w:type="spellStart"/>
      <w:r w:rsidR="00AA6980">
        <w:rPr>
          <w:rFonts w:ascii="Times New Roman" w:hAnsi="Times New Roman"/>
          <w:sz w:val="24"/>
        </w:rPr>
        <w:t>Pertumbuh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r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is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genal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 </w:t>
      </w:r>
      <w:proofErr w:type="spellStart"/>
      <w:r w:rsidR="00AA6980">
        <w:rPr>
          <w:rFonts w:ascii="Times New Roman" w:hAnsi="Times New Roman"/>
          <w:sz w:val="24"/>
        </w:rPr>
        <w:t>ialah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erima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terbuk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t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menerim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Yes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Krist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ebaga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Tuhan</w:t>
      </w:r>
      <w:proofErr w:type="spellEnd"/>
      <w:r w:rsidR="00AA6980">
        <w:rPr>
          <w:rFonts w:ascii="Times New Roman" w:hAnsi="Times New Roman"/>
          <w:sz w:val="24"/>
        </w:rPr>
        <w:t xml:space="preserve"> dan Raja</w:t>
      </w:r>
      <w:r w:rsidR="00AA6980">
        <w:rPr>
          <w:rStyle w:val="FootnoteReference"/>
          <w:rFonts w:ascii="Times New Roman" w:hAnsi="Times New Roman"/>
          <w:sz w:val="24"/>
        </w:rPr>
        <w:footnoteReference w:id="35"/>
      </w:r>
      <w:r w:rsidR="00AA6980">
        <w:rPr>
          <w:rFonts w:ascii="Times New Roman" w:hAnsi="Times New Roman"/>
          <w:sz w:val="24"/>
        </w:rPr>
        <w:t xml:space="preserve">, </w:t>
      </w:r>
      <w:proofErr w:type="spellStart"/>
      <w:r w:rsidR="00AA6980">
        <w:rPr>
          <w:rFonts w:ascii="Times New Roman" w:hAnsi="Times New Roman"/>
          <w:sz w:val="24"/>
        </w:rPr>
        <w:t>sert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lepas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segal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ghalang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ubu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kepad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han</w:t>
      </w:r>
      <w:proofErr w:type="spellEnd"/>
      <w:r w:rsidR="006C5943">
        <w:rPr>
          <w:rFonts w:ascii="Times New Roman" w:hAnsi="Times New Roman"/>
          <w:sz w:val="24"/>
        </w:rPr>
        <w:t xml:space="preserve"> (</w:t>
      </w:r>
      <w:proofErr w:type="spellStart"/>
      <w:proofErr w:type="gramStart"/>
      <w:r w:rsidR="006C5943">
        <w:rPr>
          <w:rFonts w:ascii="Times New Roman" w:hAnsi="Times New Roman"/>
          <w:sz w:val="24"/>
        </w:rPr>
        <w:t>seperti</w:t>
      </w:r>
      <w:proofErr w:type="spellEnd"/>
      <w:r w:rsidR="006C5943">
        <w:rPr>
          <w:rFonts w:ascii="Times New Roman" w:hAnsi="Times New Roman"/>
          <w:sz w:val="24"/>
        </w:rPr>
        <w:t xml:space="preserve">  </w:t>
      </w:r>
      <w:proofErr w:type="spellStart"/>
      <w:r w:rsidR="006C5943">
        <w:rPr>
          <w:rFonts w:ascii="Times New Roman" w:hAnsi="Times New Roman"/>
          <w:sz w:val="24"/>
        </w:rPr>
        <w:t>menjauhi</w:t>
      </w:r>
      <w:proofErr w:type="spellEnd"/>
      <w:proofErr w:type="gram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i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a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rilaku</w:t>
      </w:r>
      <w:proofErr w:type="spellEnd"/>
      <w:r w:rsidR="006C5943">
        <w:rPr>
          <w:rFonts w:ascii="Times New Roman" w:hAnsi="Times New Roman"/>
          <w:sz w:val="24"/>
        </w:rPr>
        <w:t xml:space="preserve"> dosa) dan </w:t>
      </w:r>
      <w:proofErr w:type="spellStart"/>
      <w:r w:rsidR="006C5943">
        <w:rPr>
          <w:rFonts w:ascii="Times New Roman" w:hAnsi="Times New Roman"/>
          <w:sz w:val="24"/>
        </w:rPr>
        <w:t>memilih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idup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uh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ntun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Roh</w:t>
      </w:r>
      <w:proofErr w:type="spellEnd"/>
      <w:r w:rsidR="006C5943">
        <w:rPr>
          <w:rFonts w:ascii="Times New Roman" w:hAnsi="Times New Roman"/>
          <w:sz w:val="24"/>
        </w:rPr>
        <w:t xml:space="preserve"> Allah </w:t>
      </w:r>
      <w:proofErr w:type="spellStart"/>
      <w:r w:rsidR="006C5943">
        <w:rPr>
          <w:rFonts w:ascii="Times New Roman" w:hAnsi="Times New Roman"/>
          <w:sz w:val="24"/>
        </w:rPr>
        <w:t>sert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e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aat</w:t>
      </w:r>
      <w:proofErr w:type="spellEnd"/>
      <w:r w:rsidR="006C5943">
        <w:rPr>
          <w:rFonts w:ascii="Times New Roman" w:hAnsi="Times New Roman"/>
          <w:sz w:val="24"/>
        </w:rPr>
        <w:t xml:space="preserve"> dan </w:t>
      </w:r>
      <w:proofErr w:type="spellStart"/>
      <w:r w:rsidR="006C5943">
        <w:rPr>
          <w:rFonts w:ascii="Times New Roman" w:hAnsi="Times New Roman"/>
          <w:sz w:val="24"/>
        </w:rPr>
        <w:t>kerela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at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njalan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Firman</w:t>
      </w:r>
      <w:proofErr w:type="spellEnd"/>
      <w:r w:rsidR="006C5943">
        <w:rPr>
          <w:rFonts w:ascii="Times New Roman" w:hAnsi="Times New Roman"/>
          <w:sz w:val="24"/>
        </w:rPr>
        <w:t xml:space="preserve"> Allah</w:t>
      </w:r>
      <w:r w:rsidR="005838F7">
        <w:rPr>
          <w:rStyle w:val="FootnoteReference"/>
          <w:rFonts w:ascii="Times New Roman" w:hAnsi="Times New Roman"/>
          <w:sz w:val="24"/>
        </w:rPr>
        <w:footnoteReference w:id="36"/>
      </w:r>
      <w:r w:rsidR="006C5943">
        <w:rPr>
          <w:rFonts w:ascii="Times New Roman" w:hAnsi="Times New Roman"/>
          <w:sz w:val="24"/>
        </w:rPr>
        <w:t>.</w:t>
      </w:r>
    </w:p>
    <w:p w14:paraId="726E289C" w14:textId="06EE6089" w:rsidR="00DA2D16" w:rsidRDefault="00925C35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925C35">
        <w:rPr>
          <w:rFonts w:ascii="Times New Roman" w:hAnsi="Times New Roman"/>
          <w:sz w:val="24"/>
        </w:rPr>
        <w:t>Setiap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anusi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tentuny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engalami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fisik</w:t>
      </w:r>
      <w:proofErr w:type="spellEnd"/>
      <w:proofErr w:type="gramEnd"/>
      <w:r>
        <w:rPr>
          <w:rFonts w:ascii="Times New Roman" w:hAnsi="Times New Roman"/>
          <w:sz w:val="24"/>
        </w:rPr>
        <w:t xml:space="preserve">, mental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>.</w:t>
      </w:r>
      <w:r w:rsidR="00FB59A9">
        <w:rPr>
          <w:rFonts w:ascii="Times New Roman" w:hAnsi="Times New Roman"/>
          <w:sz w:val="24"/>
        </w:rPr>
        <w:t xml:space="preserve"> </w:t>
      </w:r>
      <w:r w:rsidR="00C86E9E">
        <w:rPr>
          <w:rFonts w:ascii="Times New Roman" w:hAnsi="Times New Roman"/>
          <w:sz w:val="24"/>
        </w:rPr>
        <w:t xml:space="preserve">Pada </w:t>
      </w:r>
      <w:proofErr w:type="spellStart"/>
      <w:r w:rsidR="00C86E9E">
        <w:rPr>
          <w:rFonts w:ascii="Times New Roman" w:hAnsi="Times New Roman"/>
          <w:sz w:val="24"/>
        </w:rPr>
        <w:t>Yohanes</w:t>
      </w:r>
      <w:proofErr w:type="spellEnd"/>
      <w:r w:rsidR="00C86E9E">
        <w:rPr>
          <w:rFonts w:ascii="Times New Roman" w:hAnsi="Times New Roman"/>
          <w:sz w:val="24"/>
        </w:rPr>
        <w:t xml:space="preserve"> 12:24 </w:t>
      </w:r>
      <w:proofErr w:type="spellStart"/>
      <w:r w:rsidR="00C86E9E">
        <w:rPr>
          <w:rFonts w:ascii="Times New Roman" w:hAnsi="Times New Roman"/>
          <w:sz w:val="24"/>
        </w:rPr>
        <w:t>diterang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gandu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etap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ik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i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ida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atuh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at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anah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C86E9E">
        <w:rPr>
          <w:rFonts w:ascii="Times New Roman" w:hAnsi="Times New Roman"/>
          <w:sz w:val="24"/>
        </w:rPr>
        <w:t>Demiki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ijelas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pertumbuh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dalah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suatu</w:t>
      </w:r>
      <w:proofErr w:type="spellEnd"/>
      <w:r w:rsidR="00C86E9E">
        <w:rPr>
          <w:rFonts w:ascii="Times New Roman" w:hAnsi="Times New Roman"/>
          <w:sz w:val="24"/>
        </w:rPr>
        <w:t xml:space="preserve"> yang Allah </w:t>
      </w:r>
      <w:proofErr w:type="spellStart"/>
      <w:r w:rsidR="00C86E9E">
        <w:rPr>
          <w:rFonts w:ascii="Times New Roman" w:hAnsi="Times New Roman"/>
          <w:sz w:val="24"/>
        </w:rPr>
        <w:t>usah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lalu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yang </w:t>
      </w:r>
      <w:proofErr w:type="spellStart"/>
      <w:r w:rsidR="00C86E9E">
        <w:rPr>
          <w:rFonts w:ascii="Times New Roman" w:hAnsi="Times New Roman"/>
          <w:sz w:val="24"/>
        </w:rPr>
        <w:t>dimuli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untu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ngumpul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mu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anusia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enyatukanny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E258D3">
        <w:rPr>
          <w:rFonts w:ascii="Times New Roman" w:hAnsi="Times New Roman"/>
          <w:sz w:val="24"/>
        </w:rPr>
        <w:t>Tuju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pertumbuh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tak</w:t>
      </w:r>
      <w:proofErr w:type="spellEnd"/>
      <w:r w:rsidR="00E258D3">
        <w:rPr>
          <w:rFonts w:ascii="Times New Roman" w:hAnsi="Times New Roman"/>
          <w:sz w:val="24"/>
        </w:rPr>
        <w:t xml:space="preserve"> lain </w:t>
      </w:r>
      <w:proofErr w:type="spellStart"/>
      <w:r w:rsidR="00E258D3">
        <w:rPr>
          <w:rFonts w:ascii="Times New Roman" w:hAnsi="Times New Roman"/>
          <w:sz w:val="24"/>
        </w:rPr>
        <w:t>menggiring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semua</w:t>
      </w:r>
      <w:proofErr w:type="spellEnd"/>
      <w:r w:rsidR="00E258D3">
        <w:rPr>
          <w:rFonts w:ascii="Times New Roman" w:hAnsi="Times New Roman"/>
          <w:sz w:val="24"/>
        </w:rPr>
        <w:t xml:space="preserve"> orang </w:t>
      </w:r>
      <w:proofErr w:type="spellStart"/>
      <w:r w:rsidR="00E258D3">
        <w:rPr>
          <w:rFonts w:ascii="Times New Roman" w:hAnsi="Times New Roman"/>
          <w:sz w:val="24"/>
        </w:rPr>
        <w:t>untuk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menyatu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dengan</w:t>
      </w:r>
      <w:proofErr w:type="spellEnd"/>
      <w:r w:rsidR="00E258D3">
        <w:rPr>
          <w:rFonts w:ascii="Times New Roman" w:hAnsi="Times New Roman"/>
          <w:sz w:val="24"/>
        </w:rPr>
        <w:t xml:space="preserve"> Allah </w:t>
      </w:r>
      <w:proofErr w:type="spellStart"/>
      <w:r w:rsidR="00E258D3">
        <w:rPr>
          <w:rFonts w:ascii="Times New Roman" w:hAnsi="Times New Roman"/>
          <w:sz w:val="24"/>
        </w:rPr>
        <w:t>melalui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Yesus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Kristus</w:t>
      </w:r>
      <w:proofErr w:type="spellEnd"/>
      <w:r w:rsidR="00E258D3">
        <w:rPr>
          <w:rFonts w:ascii="Times New Roman" w:hAnsi="Times New Roman"/>
          <w:sz w:val="24"/>
        </w:rPr>
        <w:t xml:space="preserve"> (1 </w:t>
      </w:r>
      <w:proofErr w:type="spellStart"/>
      <w:r w:rsidR="00E258D3">
        <w:rPr>
          <w:rFonts w:ascii="Times New Roman" w:hAnsi="Times New Roman"/>
          <w:sz w:val="24"/>
        </w:rPr>
        <w:t>Yohanes</w:t>
      </w:r>
      <w:proofErr w:type="spellEnd"/>
      <w:r w:rsidR="00E258D3">
        <w:rPr>
          <w:rFonts w:ascii="Times New Roman" w:hAnsi="Times New Roman"/>
          <w:sz w:val="24"/>
        </w:rPr>
        <w:t xml:space="preserve"> 4:16).</w:t>
      </w:r>
    </w:p>
    <w:p w14:paraId="72BD7403" w14:textId="77777777" w:rsidR="004F4B06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A2D16">
        <w:rPr>
          <w:rFonts w:ascii="Times New Roman" w:hAnsi="Times New Roman"/>
          <w:sz w:val="24"/>
        </w:rPr>
        <w:t>Tak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 w:rsidRPr="00DA2D16">
        <w:rPr>
          <w:rFonts w:ascii="Times New Roman" w:hAnsi="Times New Roman"/>
          <w:sz w:val="24"/>
        </w:rPr>
        <w:t>jarangan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onto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s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b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sia</w:t>
      </w:r>
      <w:proofErr w:type="spellEnd"/>
      <w:r>
        <w:rPr>
          <w:rFonts w:ascii="Times New Roman" w:hAnsi="Times New Roman"/>
          <w:sz w:val="24"/>
        </w:rPr>
        <w:t xml:space="preserve"> 5-12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l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ku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rasa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dan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rang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ad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enu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mbel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>.</w:t>
      </w:r>
    </w:p>
    <w:p w14:paraId="01FA19D3" w14:textId="6918986B" w:rsidR="004F4B06" w:rsidRPr="00925C35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rutam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kriste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me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perc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u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pos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em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ud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imb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hawat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, propaganda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idaktahu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pribadiNya</w:t>
      </w:r>
      <w:proofErr w:type="spellEnd"/>
      <w:r>
        <w:rPr>
          <w:rFonts w:ascii="Times New Roman" w:hAnsi="Times New Roman"/>
          <w:sz w:val="24"/>
        </w:rPr>
        <w:t>.</w:t>
      </w:r>
    </w:p>
    <w:p w14:paraId="5E6C61A6" w14:textId="635771D6" w:rsidR="00B768D7" w:rsidRDefault="004561CE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>dalam</w:t>
      </w:r>
      <w:proofErr w:type="spellEnd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5F04836A" w14:textId="77777777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Eddy Leo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ngk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hap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y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was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rkembangan</w:t>
      </w:r>
      <w:proofErr w:type="spellEnd"/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ikal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-kebu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penuh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7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mit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sebab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c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r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ekit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disiplin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sabar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spo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>.</w:t>
      </w:r>
    </w:p>
    <w:p w14:paraId="4B325080" w14:textId="77777777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Richard Halverson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 proses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mak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Adam dan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huj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g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tu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dos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l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us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t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Yang man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karnas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e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si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eri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menyakininya</w:t>
      </w:r>
      <w:proofErr w:type="spellEnd"/>
      <w:r>
        <w:rPr>
          <w:rFonts w:ascii="Times New Roman" w:hAnsi="Times New Roman"/>
          <w:sz w:val="24"/>
        </w:rPr>
        <w:t xml:space="preserve">  da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ya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amb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kasih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8"/>
      </w:r>
      <w:r>
        <w:rPr>
          <w:rFonts w:ascii="Times New Roman" w:hAnsi="Times New Roman"/>
          <w:sz w:val="24"/>
        </w:rPr>
        <w:t>.</w:t>
      </w:r>
    </w:p>
    <w:p w14:paraId="4D3E02F6" w14:textId="29613C37" w:rsidR="00B768D7" w:rsidRDefault="00B768D7" w:rsidP="00B768D7">
      <w:pPr>
        <w:spacing w:line="480" w:lineRule="auto"/>
        <w:ind w:firstLine="567"/>
        <w:rPr>
          <w:rFonts w:ascii="Times New Roman" w:hAnsi="Times New Roman"/>
          <w:sz w:val="24"/>
        </w:rPr>
      </w:pPr>
      <w:r w:rsidRPr="002B4635">
        <w:rPr>
          <w:rFonts w:ascii="Times New Roman" w:hAnsi="Times New Roman"/>
          <w:sz w:val="24"/>
        </w:rPr>
        <w:t>J. C. Ryle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ny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>
        <w:rPr>
          <w:rFonts w:ascii="Times New Roman" w:hAnsi="Times New Roman"/>
          <w:sz w:val="24"/>
        </w:rPr>
        <w:t>Holines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in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ra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ukur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kuat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mang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ah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Kudus </w:t>
      </w:r>
      <w:proofErr w:type="spellStart"/>
      <w:r>
        <w:rPr>
          <w:rFonts w:ascii="Times New Roman" w:hAnsi="Times New Roman"/>
          <w:sz w:val="24"/>
        </w:rPr>
        <w:t>t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t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9"/>
      </w:r>
      <w:r>
        <w:rPr>
          <w:rFonts w:ascii="Times New Roman" w:hAnsi="Times New Roman"/>
          <w:sz w:val="24"/>
        </w:rPr>
        <w:t xml:space="preserve">. Yang mana Ryle </w:t>
      </w:r>
      <w:proofErr w:type="spellStart"/>
      <w:r>
        <w:rPr>
          <w:rFonts w:ascii="Times New Roman" w:hAnsi="Times New Roman"/>
          <w:sz w:val="24"/>
        </w:rPr>
        <w:t>men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ahw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pertobat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im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harap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asih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rendahan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ati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semangat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beranian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sejenisny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menjadi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kecil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esar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u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lemah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sangat </w:t>
      </w:r>
      <w:proofErr w:type="spellStart"/>
      <w:r w:rsidRPr="00322CDA">
        <w:rPr>
          <w:rFonts w:ascii="Times New Roman" w:hAnsi="Times New Roman"/>
          <w:sz w:val="24"/>
        </w:rPr>
        <w:t>bervariasi</w:t>
      </w:r>
      <w:proofErr w:type="spellEnd"/>
      <w:r w:rsidRPr="00322CDA">
        <w:rPr>
          <w:rFonts w:ascii="Times New Roman" w:hAnsi="Times New Roman"/>
          <w:sz w:val="24"/>
        </w:rPr>
        <w:t xml:space="preserve"> pada orang yang </w:t>
      </w:r>
      <w:proofErr w:type="spellStart"/>
      <w:r w:rsidRPr="00322CDA">
        <w:rPr>
          <w:rFonts w:ascii="Times New Roman" w:hAnsi="Times New Roman"/>
          <w:sz w:val="24"/>
        </w:rPr>
        <w:t>sama</w:t>
      </w:r>
      <w:proofErr w:type="spellEnd"/>
      <w:r w:rsidRPr="00322CDA">
        <w:rPr>
          <w:rFonts w:ascii="Times New Roman" w:hAnsi="Times New Roman"/>
          <w:sz w:val="24"/>
        </w:rPr>
        <w:t xml:space="preserve"> pada </w:t>
      </w:r>
      <w:proofErr w:type="spellStart"/>
      <w:r w:rsidRPr="00322CDA">
        <w:rPr>
          <w:rFonts w:ascii="Times New Roman" w:hAnsi="Times New Roman"/>
          <w:sz w:val="24"/>
        </w:rPr>
        <w:t>periode</w:t>
      </w:r>
      <w:proofErr w:type="spellEnd"/>
      <w:r w:rsidRPr="00322CDA">
        <w:rPr>
          <w:rFonts w:ascii="Times New Roman" w:hAnsi="Times New Roman"/>
          <w:sz w:val="24"/>
        </w:rPr>
        <w:t xml:space="preserve"> yang </w:t>
      </w:r>
      <w:proofErr w:type="spellStart"/>
      <w:r w:rsidRPr="00322CDA">
        <w:rPr>
          <w:rFonts w:ascii="Times New Roman" w:hAnsi="Times New Roman"/>
          <w:sz w:val="24"/>
        </w:rPr>
        <w:t>berbed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lam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idupnya</w:t>
      </w:r>
      <w:proofErr w:type="spellEnd"/>
      <w:r w:rsidRPr="00322CDA">
        <w:rPr>
          <w:rFonts w:ascii="Times New Roman" w:hAnsi="Times New Roman"/>
          <w:sz w:val="24"/>
        </w:rPr>
        <w:t>.</w:t>
      </w:r>
    </w:p>
    <w:p w14:paraId="124FC721" w14:textId="7A8DB4B6" w:rsidR="00B768D7" w:rsidRPr="00B768D7" w:rsidRDefault="00B768D7" w:rsidP="00B768D7">
      <w:pPr>
        <w:spacing w:line="480" w:lineRule="auto"/>
        <w:ind w:firstLine="567"/>
      </w:pP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u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angkaian</w:t>
      </w:r>
      <w:proofErr w:type="spellEnd"/>
      <w:r>
        <w:rPr>
          <w:rFonts w:ascii="Times New Roman" w:hAnsi="Times New Roman"/>
          <w:sz w:val="24"/>
        </w:rPr>
        <w:t xml:space="preserve"> proses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j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ambahk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apasita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im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rap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asih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rendah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ti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tekun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pengetahu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proofErr w:type="gramStart"/>
      <w:r w:rsidR="00454E53">
        <w:rPr>
          <w:rFonts w:ascii="Times New Roman" w:hAnsi="Times New Roman"/>
          <w:sz w:val="24"/>
        </w:rPr>
        <w:t>pemahaman</w:t>
      </w:r>
      <w:proofErr w:type="spellEnd"/>
      <w:r w:rsidR="00454E53">
        <w:rPr>
          <w:rFonts w:ascii="Times New Roman" w:hAnsi="Times New Roman"/>
          <w:sz w:val="24"/>
        </w:rPr>
        <w:t xml:space="preserve"> ,</w:t>
      </w:r>
      <w:proofErr w:type="gram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mang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t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gai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ggal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benaran</w:t>
      </w:r>
      <w:proofErr w:type="spellEnd"/>
      <w:r w:rsidR="00454E53">
        <w:rPr>
          <w:rFonts w:ascii="Times New Roman" w:hAnsi="Times New Roman"/>
          <w:sz w:val="24"/>
        </w:rPr>
        <w:t xml:space="preserve"> dan </w:t>
      </w:r>
      <w:proofErr w:type="spellStart"/>
      <w:r w:rsidR="00454E53">
        <w:rPr>
          <w:rFonts w:ascii="Times New Roman" w:hAnsi="Times New Roman"/>
          <w:sz w:val="24"/>
        </w:rPr>
        <w:t>sifat-sif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luhur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menga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untuk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jad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up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eng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ristu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Yesus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adal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umber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ar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sempurna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jati</w:t>
      </w:r>
      <w:proofErr w:type="spellEnd"/>
      <w:r w:rsidR="007E3484">
        <w:rPr>
          <w:rFonts w:ascii="Times New Roman" w:hAnsi="Times New Roman"/>
          <w:sz w:val="24"/>
        </w:rPr>
        <w:t>.</w:t>
      </w:r>
    </w:p>
    <w:p w14:paraId="603AA8EF" w14:textId="56B5F54D" w:rsidR="004561CE" w:rsidRDefault="00B768D7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72D5425A" w14:textId="3DF695AD" w:rsidR="006C7387" w:rsidRDefault="006C7387" w:rsidP="008A446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t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Hosea 4:6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6C7387">
        <w:rPr>
          <w:rFonts w:ascii="Times New Roman" w:hAnsi="Times New Roman"/>
          <w:sz w:val="24"/>
        </w:rPr>
        <w:t>Umat</w:t>
      </w:r>
      <w:proofErr w:type="spellEnd"/>
      <w:r w:rsidRPr="006C7387">
        <w:rPr>
          <w:rFonts w:ascii="Times New Roman" w:hAnsi="Times New Roman"/>
          <w:sz w:val="24"/>
        </w:rPr>
        <w:t xml:space="preserve">-Ku </w:t>
      </w:r>
      <w:proofErr w:type="spellStart"/>
      <w:r w:rsidRPr="006C7387">
        <w:rPr>
          <w:rFonts w:ascii="Times New Roman" w:hAnsi="Times New Roman"/>
          <w:sz w:val="24"/>
        </w:rPr>
        <w:t>binas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tid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genal</w:t>
      </w:r>
      <w:proofErr w:type="spellEnd"/>
      <w:r w:rsidRPr="006C7387">
        <w:rPr>
          <w:rFonts w:ascii="Times New Roman" w:hAnsi="Times New Roman"/>
          <w:sz w:val="24"/>
        </w:rPr>
        <w:t xml:space="preserve"> Allah</w:t>
      </w:r>
      <w:r w:rsidR="007E0102">
        <w:rPr>
          <w:rFonts w:ascii="Times New Roman" w:hAnsi="Times New Roman"/>
          <w:sz w:val="24"/>
        </w:rPr>
        <w:t>;</w:t>
      </w:r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lah</w:t>
      </w:r>
      <w:proofErr w:type="spellEnd"/>
      <w:r w:rsidRPr="006C7387">
        <w:rPr>
          <w:rFonts w:ascii="Times New Roman" w:hAnsi="Times New Roman"/>
          <w:sz w:val="24"/>
        </w:rPr>
        <w:t xml:space="preserve"> yang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enal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it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jadi</w:t>
      </w:r>
      <w:proofErr w:type="spellEnd"/>
      <w:r w:rsidRPr="006C7387">
        <w:rPr>
          <w:rFonts w:ascii="Times New Roman" w:hAnsi="Times New Roman"/>
          <w:sz w:val="24"/>
        </w:rPr>
        <w:t xml:space="preserve"> imam-Ku; dan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ajar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llahmu</w:t>
      </w:r>
      <w:proofErr w:type="spellEnd"/>
      <w:r w:rsidRPr="006C7387">
        <w:rPr>
          <w:rFonts w:ascii="Times New Roman" w:hAnsi="Times New Roman"/>
          <w:sz w:val="24"/>
        </w:rPr>
        <w:t xml:space="preserve">,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juga </w:t>
      </w:r>
      <w:proofErr w:type="spellStart"/>
      <w:r w:rsidRPr="006C7387">
        <w:rPr>
          <w:rFonts w:ascii="Times New Roman" w:hAnsi="Times New Roman"/>
          <w:sz w:val="24"/>
        </w:rPr>
        <w:t>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nak-anakmu</w:t>
      </w:r>
      <w:proofErr w:type="spellEnd"/>
      <w:r w:rsidRPr="006C7387"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”.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rtumbuh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tanp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didasari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ngetahu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tau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maham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Allah yang </w:t>
      </w:r>
      <w:proofErr w:type="spellStart"/>
      <w:r w:rsidR="00A5657B">
        <w:rPr>
          <w:rFonts w:ascii="Times New Roman" w:hAnsi="Times New Roman"/>
          <w:sz w:val="24"/>
        </w:rPr>
        <w:t>benar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hany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berakhir</w:t>
      </w:r>
      <w:proofErr w:type="spellEnd"/>
      <w:r w:rsidR="00A5657B">
        <w:rPr>
          <w:rFonts w:ascii="Times New Roman" w:hAnsi="Times New Roman"/>
          <w:sz w:val="24"/>
        </w:rPr>
        <w:t xml:space="preserve"> pada </w:t>
      </w:r>
      <w:proofErr w:type="spellStart"/>
      <w:r w:rsidR="00A5657B">
        <w:rPr>
          <w:rFonts w:ascii="Times New Roman" w:hAnsi="Times New Roman"/>
          <w:sz w:val="24"/>
        </w:rPr>
        <w:t>kematian</w:t>
      </w:r>
      <w:proofErr w:type="spellEnd"/>
      <w:r w:rsidR="00A5657B">
        <w:rPr>
          <w:rFonts w:ascii="Times New Roman" w:hAnsi="Times New Roman"/>
          <w:sz w:val="24"/>
        </w:rPr>
        <w:t xml:space="preserve">. </w:t>
      </w:r>
      <w:proofErr w:type="spellStart"/>
      <w:r w:rsidR="008A4461">
        <w:rPr>
          <w:rFonts w:ascii="Times New Roman" w:hAnsi="Times New Roman"/>
          <w:sz w:val="24"/>
        </w:rPr>
        <w:t>Akib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usi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l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jatu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dosa </w:t>
      </w:r>
      <w:proofErr w:type="spellStart"/>
      <w:r w:rsidR="008A4461">
        <w:rPr>
          <w:rFonts w:ascii="Times New Roman" w:hAnsi="Times New Roman"/>
          <w:sz w:val="24"/>
        </w:rPr>
        <w:t>membu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sus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atau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kur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tap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 </w:t>
      </w:r>
      <w:proofErr w:type="spellStart"/>
      <w:r w:rsidR="008A4461">
        <w:rPr>
          <w:rFonts w:ascii="Times New Roman" w:hAnsi="Times New Roman"/>
          <w:sz w:val="24"/>
        </w:rPr>
        <w:t>Keraguan</w:t>
      </w:r>
      <w:proofErr w:type="spellEnd"/>
      <w:r w:rsidR="008A4461">
        <w:rPr>
          <w:rFonts w:ascii="Times New Roman" w:hAnsi="Times New Roman"/>
          <w:sz w:val="24"/>
        </w:rPr>
        <w:t xml:space="preserve"> dan </w:t>
      </w:r>
      <w:proofErr w:type="spellStart"/>
      <w:r w:rsidR="008A4461">
        <w:rPr>
          <w:rFonts w:ascii="Times New Roman" w:hAnsi="Times New Roman"/>
          <w:sz w:val="24"/>
        </w:rPr>
        <w:t>ketidaktahu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hantu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car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maham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ndekat</w:t>
      </w:r>
      <w:proofErr w:type="spellEnd"/>
      <w:r w:rsidR="008A4461">
        <w:rPr>
          <w:rFonts w:ascii="Times New Roman" w:hAnsi="Times New Roman"/>
          <w:sz w:val="24"/>
        </w:rPr>
        <w:t xml:space="preserve"> pada Allah. Dosa </w:t>
      </w:r>
      <w:proofErr w:type="spellStart"/>
      <w:r w:rsidR="008A4461">
        <w:rPr>
          <w:rFonts w:ascii="Times New Roman" w:hAnsi="Times New Roman"/>
          <w:sz w:val="24"/>
        </w:rPr>
        <w:t>menjad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nghal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rbesar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7E0102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kegagalan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percay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rjalan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 </w:t>
      </w:r>
      <w:proofErr w:type="spellStart"/>
      <w:r w:rsidR="004E74F8">
        <w:rPr>
          <w:rFonts w:ascii="Times New Roman" w:hAnsi="Times New Roman"/>
          <w:sz w:val="24"/>
        </w:rPr>
        <w:t>Namu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bil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rtumbuh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idasarkan</w:t>
      </w:r>
      <w:proofErr w:type="spellEnd"/>
      <w:r w:rsidR="004E74F8">
        <w:rPr>
          <w:rFonts w:ascii="Times New Roman" w:hAnsi="Times New Roman"/>
          <w:sz w:val="24"/>
        </w:rPr>
        <w:t xml:space="preserve"> pada </w:t>
      </w:r>
      <w:proofErr w:type="spellStart"/>
      <w:r w:rsidR="004E74F8">
        <w:rPr>
          <w:rFonts w:ascii="Times New Roman" w:hAnsi="Times New Roman"/>
          <w:sz w:val="24"/>
        </w:rPr>
        <w:t>pengetahu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sert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maham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Allah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membaw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alam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kehidupan</w:t>
      </w:r>
      <w:proofErr w:type="spellEnd"/>
      <w:r w:rsidR="004E74F8">
        <w:rPr>
          <w:rFonts w:ascii="Times New Roman" w:hAnsi="Times New Roman"/>
          <w:sz w:val="24"/>
        </w:rPr>
        <w:t xml:space="preserve"> yang </w:t>
      </w:r>
      <w:proofErr w:type="spellStart"/>
      <w:r w:rsidR="004E74F8">
        <w:rPr>
          <w:rFonts w:ascii="Times New Roman" w:hAnsi="Times New Roman"/>
          <w:sz w:val="24"/>
        </w:rPr>
        <w:t>dijanjikan</w:t>
      </w:r>
      <w:proofErr w:type="spellEnd"/>
      <w:r w:rsidR="004E74F8">
        <w:rPr>
          <w:rFonts w:ascii="Times New Roman" w:hAnsi="Times New Roman"/>
          <w:sz w:val="24"/>
        </w:rPr>
        <w:t xml:space="preserve"> Allah (</w:t>
      </w:r>
      <w:proofErr w:type="spellStart"/>
      <w:r w:rsidR="004E74F8">
        <w:rPr>
          <w:rFonts w:ascii="Times New Roman" w:hAnsi="Times New Roman"/>
          <w:sz w:val="24"/>
        </w:rPr>
        <w:t>Yohanes</w:t>
      </w:r>
      <w:proofErr w:type="spellEnd"/>
      <w:r w:rsidR="004E74F8">
        <w:rPr>
          <w:rFonts w:ascii="Times New Roman" w:hAnsi="Times New Roman"/>
          <w:sz w:val="24"/>
        </w:rPr>
        <w:t xml:space="preserve"> 17:3).</w:t>
      </w:r>
      <w:r w:rsidR="000352C2">
        <w:rPr>
          <w:rFonts w:ascii="Times New Roman" w:hAnsi="Times New Roman"/>
          <w:sz w:val="24"/>
        </w:rPr>
        <w:t xml:space="preserve"> </w:t>
      </w:r>
    </w:p>
    <w:p w14:paraId="334CC1B1" w14:textId="5C69D308" w:rsidR="007C4A77" w:rsidRDefault="007E0102" w:rsidP="003A0353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Hosea 4:6 kata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s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="0073588D">
        <w:rPr>
          <w:rFonts w:ascii="Times New Roman" w:hAnsi="Times New Roman"/>
          <w:sz w:val="24"/>
        </w:rPr>
        <w:t xml:space="preserve"> </w:t>
      </w:r>
      <w:proofErr w:type="spellStart"/>
      <w:r w:rsidR="0073588D">
        <w:rPr>
          <w:rFonts w:ascii="Times New Roman" w:hAnsi="Times New Roman"/>
          <w:sz w:val="24"/>
        </w:rPr>
        <w:t>akar</w:t>
      </w:r>
      <w:proofErr w:type="spellEnd"/>
      <w:r>
        <w:rPr>
          <w:rFonts w:ascii="Times New Roman" w:hAnsi="Times New Roman"/>
          <w:sz w:val="24"/>
        </w:rPr>
        <w:t xml:space="preserve"> kata </w:t>
      </w:r>
      <w:r w:rsidR="0073588D" w:rsidRPr="00282ED8">
        <w:rPr>
          <w:rFonts w:ascii="SBL Hebrew" w:hAnsi="SBL Hebrew" w:cs="SBL Hebrew"/>
          <w:b/>
          <w:bCs/>
          <w:sz w:val="24"/>
          <w:szCs w:val="24"/>
          <w:rtl/>
          <w:lang w:val="en-US" w:bidi="he-IL"/>
        </w:rPr>
        <w:t>דַּעַת</w:t>
      </w:r>
      <w:r w:rsidR="0073588D" w:rsidRPr="00282ED8">
        <w:rPr>
          <w:rFonts w:ascii="Times New Roman" w:hAnsi="Times New Roman"/>
          <w:sz w:val="18"/>
          <w:szCs w:val="16"/>
        </w:rPr>
        <w:t xml:space="preserve"> </w:t>
      </w:r>
      <w:r w:rsidR="0073588D">
        <w:rPr>
          <w:rFonts w:ascii="Times New Roman" w:hAnsi="Times New Roman"/>
          <w:sz w:val="24"/>
        </w:rPr>
        <w:t>(</w:t>
      </w:r>
      <w:proofErr w:type="spellStart"/>
      <w:r w:rsidR="0073588D">
        <w:rPr>
          <w:rFonts w:ascii="Times New Roman" w:hAnsi="Times New Roman"/>
          <w:sz w:val="24"/>
        </w:rPr>
        <w:t>da’at</w:t>
      </w:r>
      <w:proofErr w:type="spellEnd"/>
      <w:r w:rsidR="0073588D">
        <w:rPr>
          <w:rFonts w:ascii="Times New Roman" w:hAnsi="Times New Roman"/>
          <w:sz w:val="24"/>
        </w:rPr>
        <w:t>) yang</w:t>
      </w:r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73588D">
        <w:rPr>
          <w:rFonts w:ascii="Times New Roman" w:hAnsi="Times New Roman"/>
          <w:sz w:val="24"/>
        </w:rPr>
        <w:t>artinya</w:t>
      </w:r>
      <w:proofErr w:type="spellEnd"/>
      <w:r w:rsidR="0073588D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pengetahu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wawas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pemaham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kebijaksaan</w:t>
      </w:r>
      <w:proofErr w:type="spellEnd"/>
      <w:r w:rsidR="00282ED8">
        <w:rPr>
          <w:rStyle w:val="FootnoteReference"/>
          <w:rFonts w:ascii="Times New Roman" w:hAnsi="Times New Roman"/>
          <w:sz w:val="24"/>
        </w:rPr>
        <w:footnoteReference w:id="40"/>
      </w:r>
      <w:r w:rsidR="00282ED8">
        <w:rPr>
          <w:rFonts w:ascii="Times New Roman" w:hAnsi="Times New Roman"/>
          <w:sz w:val="24"/>
        </w:rPr>
        <w:t xml:space="preserve">. Yang </w:t>
      </w:r>
      <w:proofErr w:type="spellStart"/>
      <w:r w:rsidR="00282ED8">
        <w:rPr>
          <w:rFonts w:ascii="Times New Roman" w:hAnsi="Times New Roman"/>
          <w:sz w:val="24"/>
        </w:rPr>
        <w:t>dijelaskan</w:t>
      </w:r>
      <w:proofErr w:type="spellEnd"/>
      <w:r w:rsidR="00282ED8">
        <w:rPr>
          <w:rFonts w:ascii="Times New Roman" w:hAnsi="Times New Roman"/>
          <w:sz w:val="24"/>
        </w:rPr>
        <w:t xml:space="preserve"> orang Israel </w:t>
      </w:r>
      <w:proofErr w:type="spellStart"/>
      <w:r w:rsidR="00282ED8">
        <w:rPr>
          <w:rFonts w:ascii="Times New Roman" w:hAnsi="Times New Roman"/>
          <w:sz w:val="24"/>
        </w:rPr>
        <w:t>menolak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untuk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mengetahui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menamba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wawasan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akan</w:t>
      </w:r>
      <w:proofErr w:type="spellEnd"/>
      <w:r w:rsidR="00282ED8">
        <w:rPr>
          <w:rFonts w:ascii="Times New Roman" w:hAnsi="Times New Roman"/>
          <w:sz w:val="24"/>
        </w:rPr>
        <w:t xml:space="preserve"> Allah yang </w:t>
      </w:r>
      <w:proofErr w:type="spellStart"/>
      <w:r w:rsidR="00282ED8">
        <w:rPr>
          <w:rFonts w:ascii="Times New Roman" w:hAnsi="Times New Roman"/>
          <w:sz w:val="24"/>
        </w:rPr>
        <w:t>benar</w:t>
      </w:r>
      <w:proofErr w:type="spellEnd"/>
      <w:r w:rsidR="00282ED8">
        <w:rPr>
          <w:rFonts w:ascii="Times New Roman" w:hAnsi="Times New Roman"/>
          <w:sz w:val="24"/>
        </w:rPr>
        <w:t xml:space="preserve"> dan </w:t>
      </w:r>
      <w:proofErr w:type="spellStart"/>
      <w:r w:rsidR="00282ED8">
        <w:rPr>
          <w:rFonts w:ascii="Times New Roman" w:hAnsi="Times New Roman"/>
          <w:sz w:val="24"/>
        </w:rPr>
        <w:t>lebi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memilih</w:t>
      </w:r>
      <w:proofErr w:type="spellEnd"/>
      <w:r w:rsidR="00282ED8">
        <w:rPr>
          <w:rFonts w:ascii="Times New Roman" w:hAnsi="Times New Roman"/>
          <w:sz w:val="24"/>
        </w:rPr>
        <w:t xml:space="preserve"> pada </w:t>
      </w:r>
      <w:proofErr w:type="spellStart"/>
      <w:r w:rsidR="00282ED8">
        <w:rPr>
          <w:rFonts w:ascii="Times New Roman" w:hAnsi="Times New Roman"/>
          <w:sz w:val="24"/>
        </w:rPr>
        <w:t>ila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bangsa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didaerah</w:t>
      </w:r>
      <w:proofErr w:type="spellEnd"/>
      <w:r w:rsidR="00282ED8">
        <w:rPr>
          <w:rFonts w:ascii="Times New Roman" w:hAnsi="Times New Roman"/>
          <w:sz w:val="24"/>
        </w:rPr>
        <w:t xml:space="preserve"> Kanaan. Yang </w:t>
      </w:r>
      <w:proofErr w:type="spellStart"/>
      <w:r w:rsidR="00282ED8">
        <w:rPr>
          <w:rFonts w:ascii="Times New Roman" w:hAnsi="Times New Roman"/>
          <w:sz w:val="24"/>
        </w:rPr>
        <w:t>menyebabkan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bangsa</w:t>
      </w:r>
      <w:proofErr w:type="spellEnd"/>
      <w:r w:rsidR="00282ED8">
        <w:rPr>
          <w:rFonts w:ascii="Times New Roman" w:hAnsi="Times New Roman"/>
          <w:sz w:val="24"/>
        </w:rPr>
        <w:t xml:space="preserve"> Israel murtad dan </w:t>
      </w:r>
      <w:proofErr w:type="spellStart"/>
      <w:r w:rsidR="00282ED8">
        <w:rPr>
          <w:rFonts w:ascii="Times New Roman" w:hAnsi="Times New Roman"/>
          <w:sz w:val="24"/>
        </w:rPr>
        <w:t>berlaku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jahat</w:t>
      </w:r>
      <w:proofErr w:type="spellEnd"/>
      <w:r w:rsidR="00282ED8">
        <w:rPr>
          <w:rStyle w:val="FootnoteReference"/>
          <w:rFonts w:ascii="Times New Roman" w:hAnsi="Times New Roman"/>
          <w:sz w:val="24"/>
        </w:rPr>
        <w:footnoteReference w:id="41"/>
      </w:r>
      <w:r w:rsidR="00282ED8">
        <w:rPr>
          <w:rFonts w:ascii="Times New Roman" w:hAnsi="Times New Roman"/>
          <w:sz w:val="24"/>
        </w:rPr>
        <w:t>.</w:t>
      </w:r>
      <w:r w:rsidR="007C4A77">
        <w:rPr>
          <w:rFonts w:ascii="Times New Roman" w:hAnsi="Times New Roman"/>
          <w:sz w:val="24"/>
        </w:rPr>
        <w:t xml:space="preserve"> </w:t>
      </w:r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Dalam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Yohanes</w:t>
      </w:r>
      <w:proofErr w:type="spellEnd"/>
      <w:r w:rsidR="007C4A77">
        <w:rPr>
          <w:rFonts w:ascii="Times New Roman" w:hAnsi="Times New Roman"/>
          <w:sz w:val="24"/>
        </w:rPr>
        <w:t xml:space="preserve"> 17:3 kata </w:t>
      </w:r>
      <w:proofErr w:type="spellStart"/>
      <w:r w:rsidR="007C4A77">
        <w:rPr>
          <w:rFonts w:ascii="Times New Roman" w:hAnsi="Times New Roman"/>
          <w:sz w:val="24"/>
        </w:rPr>
        <w:t>mengenal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sendir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berasal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dari</w:t>
      </w:r>
      <w:proofErr w:type="spellEnd"/>
      <w:r w:rsidR="007C4A77">
        <w:rPr>
          <w:rFonts w:ascii="Times New Roman" w:hAnsi="Times New Roman"/>
          <w:sz w:val="24"/>
        </w:rPr>
        <w:t xml:space="preserve"> kata </w:t>
      </w:r>
      <w:r w:rsidR="007C4A77" w:rsidRPr="007C4A77">
        <w:rPr>
          <w:rFonts w:ascii="SBL Greek" w:hAnsi="SBL Greek" w:cs="SBL Greek"/>
          <w:b/>
          <w:bCs/>
          <w:sz w:val="24"/>
          <w:szCs w:val="24"/>
          <w:lang w:val="el-GR" w:bidi="he-IL"/>
        </w:rPr>
        <w:t>γινώσκω</w:t>
      </w:r>
      <w:r w:rsidR="007C4A77" w:rsidRPr="007C4A77">
        <w:rPr>
          <w:rFonts w:ascii="Arial" w:hAnsi="Arial" w:cs="Arial"/>
          <w:lang w:val="en-US" w:bidi="he-IL"/>
        </w:rPr>
        <w:t xml:space="preserve"> </w:t>
      </w:r>
      <w:r w:rsidR="007C4A77">
        <w:rPr>
          <w:rFonts w:ascii="Times New Roman" w:hAnsi="Times New Roman"/>
          <w:sz w:val="24"/>
        </w:rPr>
        <w:t>(</w:t>
      </w:r>
      <w:proofErr w:type="spellStart"/>
      <w:r w:rsidR="007C4A77">
        <w:rPr>
          <w:rFonts w:ascii="Times New Roman" w:hAnsi="Times New Roman"/>
          <w:sz w:val="24"/>
        </w:rPr>
        <w:t>ginosko</w:t>
      </w:r>
      <w:proofErr w:type="spellEnd"/>
      <w:r w:rsidR="007C4A77">
        <w:rPr>
          <w:rFonts w:ascii="Times New Roman" w:hAnsi="Times New Roman"/>
          <w:sz w:val="24"/>
        </w:rPr>
        <w:t xml:space="preserve">) yang </w:t>
      </w:r>
      <w:proofErr w:type="spellStart"/>
      <w:r w:rsidR="007C4A77">
        <w:rPr>
          <w:rFonts w:ascii="Times New Roman" w:hAnsi="Times New Roman"/>
          <w:sz w:val="24"/>
        </w:rPr>
        <w:t>artinya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mengetahui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njad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tahu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belajar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mastika</w:t>
      </w:r>
      <w:r w:rsidR="00F901A8">
        <w:rPr>
          <w:rFonts w:ascii="Times New Roman" w:hAnsi="Times New Roman"/>
          <w:sz w:val="24"/>
        </w:rPr>
        <w:t>n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ncar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tahu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F901A8">
        <w:rPr>
          <w:rFonts w:ascii="Times New Roman" w:hAnsi="Times New Roman"/>
          <w:sz w:val="24"/>
        </w:rPr>
        <w:t>memahami</w:t>
      </w:r>
      <w:proofErr w:type="spellEnd"/>
      <w:r w:rsidR="00F901A8">
        <w:rPr>
          <w:rFonts w:ascii="Times New Roman" w:hAnsi="Times New Roman"/>
          <w:sz w:val="24"/>
        </w:rPr>
        <w:t xml:space="preserve">, </w:t>
      </w:r>
      <w:proofErr w:type="spellStart"/>
      <w:r w:rsidR="00F901A8">
        <w:rPr>
          <w:rFonts w:ascii="Times New Roman" w:hAnsi="Times New Roman"/>
          <w:sz w:val="24"/>
        </w:rPr>
        <w:t>mengakui</w:t>
      </w:r>
      <w:proofErr w:type="spellEnd"/>
      <w:r w:rsidR="00F901A8">
        <w:rPr>
          <w:rFonts w:ascii="Times New Roman" w:hAnsi="Times New Roman"/>
          <w:sz w:val="24"/>
        </w:rPr>
        <w:t xml:space="preserve"> dan </w:t>
      </w:r>
      <w:proofErr w:type="spellStart"/>
      <w:r w:rsidR="00F901A8">
        <w:rPr>
          <w:rFonts w:ascii="Times New Roman" w:hAnsi="Times New Roman"/>
          <w:sz w:val="24"/>
        </w:rPr>
        <w:t>mengenali</w:t>
      </w:r>
      <w:proofErr w:type="spellEnd"/>
      <w:r w:rsidR="00F901A8">
        <w:rPr>
          <w:rStyle w:val="FootnoteReference"/>
          <w:rFonts w:ascii="Times New Roman" w:hAnsi="Times New Roman"/>
          <w:sz w:val="24"/>
        </w:rPr>
        <w:footnoteReference w:id="42"/>
      </w:r>
      <w:r w:rsidR="00F901A8">
        <w:rPr>
          <w:rFonts w:ascii="Times New Roman" w:hAnsi="Times New Roman"/>
          <w:sz w:val="24"/>
        </w:rPr>
        <w:t>.</w:t>
      </w:r>
      <w:r w:rsidR="009E7177">
        <w:rPr>
          <w:rFonts w:ascii="Times New Roman" w:hAnsi="Times New Roman"/>
          <w:sz w:val="24"/>
        </w:rPr>
        <w:t xml:space="preserve"> Kata </w:t>
      </w:r>
      <w:proofErr w:type="spellStart"/>
      <w:r w:rsidR="009E7177">
        <w:rPr>
          <w:rFonts w:ascii="Times New Roman" w:hAnsi="Times New Roman"/>
          <w:sz w:val="24"/>
        </w:rPr>
        <w:t>ginosko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sendiri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memiliki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konseptual</w:t>
      </w:r>
      <w:proofErr w:type="spellEnd"/>
      <w:r w:rsidR="009E7177">
        <w:rPr>
          <w:rFonts w:ascii="Times New Roman" w:hAnsi="Times New Roman"/>
          <w:sz w:val="24"/>
        </w:rPr>
        <w:t xml:space="preserve"> yang </w:t>
      </w:r>
      <w:proofErr w:type="spellStart"/>
      <w:r w:rsidR="009E7177">
        <w:rPr>
          <w:rFonts w:ascii="Times New Roman" w:hAnsi="Times New Roman"/>
          <w:sz w:val="24"/>
        </w:rPr>
        <w:t>sama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engan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a’at</w:t>
      </w:r>
      <w:proofErr w:type="spellEnd"/>
      <w:r w:rsidR="009E7177">
        <w:rPr>
          <w:rFonts w:ascii="Times New Roman" w:hAnsi="Times New Roman"/>
          <w:sz w:val="24"/>
        </w:rPr>
        <w:t xml:space="preserve">, yang mana </w:t>
      </w:r>
      <w:proofErr w:type="spellStart"/>
      <w:r w:rsidR="009E7177">
        <w:rPr>
          <w:rFonts w:ascii="Times New Roman" w:hAnsi="Times New Roman"/>
          <w:sz w:val="24"/>
        </w:rPr>
        <w:t>dalam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a’at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emiliki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akna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lebih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luas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seperti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encakup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akna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 w:rsidRPr="003A0353">
        <w:rPr>
          <w:rFonts w:ascii="Times New Roman" w:hAnsi="Times New Roman"/>
          <w:sz w:val="24"/>
        </w:rPr>
        <w:t>mengamati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, </w:t>
      </w:r>
      <w:proofErr w:type="spellStart"/>
      <w:r w:rsidR="003A0353" w:rsidRPr="003A0353">
        <w:rPr>
          <w:rFonts w:ascii="Times New Roman" w:hAnsi="Times New Roman"/>
          <w:sz w:val="24"/>
        </w:rPr>
        <w:t>menemukan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, </w:t>
      </w:r>
      <w:proofErr w:type="spellStart"/>
      <w:r w:rsidR="003A0353" w:rsidRPr="003A0353">
        <w:rPr>
          <w:rFonts w:ascii="Times New Roman" w:hAnsi="Times New Roman"/>
          <w:sz w:val="24"/>
        </w:rPr>
        <w:t>dapat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 </w:t>
      </w:r>
      <w:proofErr w:type="spellStart"/>
      <w:r w:rsidR="003A0353" w:rsidRPr="003A0353">
        <w:rPr>
          <w:rFonts w:ascii="Times New Roman" w:hAnsi="Times New Roman"/>
          <w:sz w:val="24"/>
        </w:rPr>
        <w:t>membedakan</w:t>
      </w:r>
      <w:proofErr w:type="spellEnd"/>
      <w:r w:rsidR="003A0353">
        <w:rPr>
          <w:rFonts w:ascii="Times New Roman" w:hAnsi="Times New Roman"/>
          <w:sz w:val="24"/>
        </w:rPr>
        <w:t>.</w:t>
      </w:r>
      <w:r w:rsidR="003A0353">
        <w:rPr>
          <w:rStyle w:val="FootnoteReference"/>
          <w:rFonts w:ascii="Times New Roman" w:hAnsi="Times New Roman"/>
          <w:sz w:val="24"/>
        </w:rPr>
        <w:footnoteReference w:id="43"/>
      </w:r>
    </w:p>
    <w:p w14:paraId="77F81F17" w14:textId="6C76D26E" w:rsidR="001E2ADA" w:rsidRPr="003A0353" w:rsidRDefault="003B0105" w:rsidP="00D90C2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ba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lama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Yohanes</w:t>
      </w:r>
      <w:proofErr w:type="spellEnd"/>
      <w:r>
        <w:rPr>
          <w:rFonts w:ascii="Times New Roman" w:hAnsi="Times New Roman"/>
          <w:sz w:val="24"/>
        </w:rPr>
        <w:t xml:space="preserve"> 17:3). </w:t>
      </w:r>
      <w:r w:rsidR="00163C9E">
        <w:rPr>
          <w:rFonts w:ascii="Times New Roman" w:hAnsi="Times New Roman"/>
          <w:sz w:val="24"/>
        </w:rPr>
        <w:t xml:space="preserve">Dimana </w:t>
      </w:r>
      <w:proofErr w:type="spellStart"/>
      <w:r w:rsidR="00163C9E">
        <w:rPr>
          <w:rFonts w:ascii="Times New Roman" w:hAnsi="Times New Roman"/>
          <w:sz w:val="24"/>
        </w:rPr>
        <w:t>ketika</w:t>
      </w:r>
      <w:proofErr w:type="spellEnd"/>
      <w:r w:rsidR="00163C9E">
        <w:rPr>
          <w:rFonts w:ascii="Times New Roman" w:hAnsi="Times New Roman"/>
          <w:sz w:val="24"/>
        </w:rPr>
        <w:t xml:space="preserve"> dunia </w:t>
      </w:r>
      <w:proofErr w:type="spellStart"/>
      <w:r w:rsidR="00163C9E">
        <w:rPr>
          <w:rFonts w:ascii="Times New Roman" w:hAnsi="Times New Roman"/>
          <w:sz w:val="24"/>
        </w:rPr>
        <w:t>ini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diciptakan</w:t>
      </w:r>
      <w:proofErr w:type="spellEnd"/>
      <w:r w:rsidR="003A35B3">
        <w:rPr>
          <w:rFonts w:ascii="Times New Roman" w:hAnsi="Times New Roman"/>
          <w:sz w:val="24"/>
        </w:rPr>
        <w:t xml:space="preserve"> oleh</w:t>
      </w:r>
      <w:r w:rsidR="00163C9E">
        <w:rPr>
          <w:rFonts w:ascii="Times New Roman" w:hAnsi="Times New Roman"/>
          <w:sz w:val="24"/>
        </w:rPr>
        <w:t xml:space="preserve"> Allah Bapa </w:t>
      </w:r>
      <w:proofErr w:type="spellStart"/>
      <w:r w:rsidR="00163C9E">
        <w:rPr>
          <w:rFonts w:ascii="Times New Roman" w:hAnsi="Times New Roman"/>
          <w:sz w:val="24"/>
        </w:rPr>
        <w:t>melalui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FirmanNya</w:t>
      </w:r>
      <w:proofErr w:type="spellEnd"/>
      <w:r w:rsidR="00163C9E">
        <w:rPr>
          <w:rFonts w:ascii="Times New Roman" w:hAnsi="Times New Roman"/>
          <w:sz w:val="24"/>
        </w:rPr>
        <w:t xml:space="preserve">, yang mana </w:t>
      </w:r>
      <w:proofErr w:type="spellStart"/>
      <w:r w:rsidR="00163C9E">
        <w:rPr>
          <w:rFonts w:ascii="Times New Roman" w:hAnsi="Times New Roman"/>
          <w:sz w:val="24"/>
        </w:rPr>
        <w:t>Tuhan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menciptakan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alam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semesta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dari</w:t>
      </w:r>
      <w:proofErr w:type="spellEnd"/>
      <w:r w:rsidR="00163C9E">
        <w:rPr>
          <w:rFonts w:ascii="Times New Roman" w:hAnsi="Times New Roman"/>
          <w:sz w:val="24"/>
        </w:rPr>
        <w:t xml:space="preserve"> yang </w:t>
      </w:r>
      <w:proofErr w:type="spellStart"/>
      <w:r w:rsidR="00163C9E">
        <w:rPr>
          <w:rFonts w:ascii="Times New Roman" w:hAnsi="Times New Roman"/>
          <w:sz w:val="24"/>
        </w:rPr>
        <w:t>tidak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ada</w:t>
      </w:r>
      <w:proofErr w:type="spellEnd"/>
      <w:r w:rsidR="00163C9E">
        <w:rPr>
          <w:rStyle w:val="FootnoteReference"/>
          <w:rFonts w:ascii="Times New Roman" w:hAnsi="Times New Roman"/>
          <w:sz w:val="24"/>
        </w:rPr>
        <w:footnoteReference w:id="44"/>
      </w:r>
      <w:r w:rsidR="00163C9E">
        <w:rPr>
          <w:rFonts w:ascii="Times New Roman" w:hAnsi="Times New Roman"/>
          <w:sz w:val="24"/>
        </w:rPr>
        <w:t xml:space="preserve">. </w:t>
      </w:r>
      <w:proofErr w:type="spellStart"/>
      <w:r w:rsidR="00163C9E">
        <w:rPr>
          <w:rFonts w:ascii="Times New Roman" w:hAnsi="Times New Roman"/>
          <w:sz w:val="24"/>
        </w:rPr>
        <w:t>Yesus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Kristus</w:t>
      </w:r>
      <w:proofErr w:type="spellEnd"/>
      <w:r w:rsidR="00163C9E">
        <w:rPr>
          <w:rFonts w:ascii="Times New Roman" w:hAnsi="Times New Roman"/>
          <w:sz w:val="24"/>
        </w:rPr>
        <w:t xml:space="preserve"> yang </w:t>
      </w:r>
      <w:proofErr w:type="spellStart"/>
      <w:r w:rsidR="00163C9E">
        <w:rPr>
          <w:rFonts w:ascii="Times New Roman" w:hAnsi="Times New Roman"/>
          <w:sz w:val="24"/>
        </w:rPr>
        <w:t>disebut</w:t>
      </w:r>
      <w:proofErr w:type="spellEnd"/>
      <w:r w:rsidR="00163C9E">
        <w:rPr>
          <w:rFonts w:ascii="Times New Roman" w:hAnsi="Times New Roman"/>
          <w:sz w:val="24"/>
        </w:rPr>
        <w:t xml:space="preserve"> oleh Rasul </w:t>
      </w:r>
      <w:proofErr w:type="spellStart"/>
      <w:r w:rsidR="00163C9E">
        <w:rPr>
          <w:rFonts w:ascii="Times New Roman" w:hAnsi="Times New Roman"/>
          <w:sz w:val="24"/>
        </w:rPr>
        <w:t>Yohanes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sebagai</w:t>
      </w:r>
      <w:proofErr w:type="spellEnd"/>
      <w:r w:rsidR="00163C9E">
        <w:rPr>
          <w:rFonts w:ascii="Times New Roman" w:hAnsi="Times New Roman"/>
          <w:sz w:val="24"/>
        </w:rPr>
        <w:t xml:space="preserve"> Sang </w:t>
      </w:r>
      <w:proofErr w:type="spellStart"/>
      <w:r w:rsidR="00163C9E">
        <w:rPr>
          <w:rFonts w:ascii="Times New Roman" w:hAnsi="Times New Roman"/>
          <w:sz w:val="24"/>
        </w:rPr>
        <w:t>Firman</w:t>
      </w:r>
      <w:proofErr w:type="spellEnd"/>
      <w:r w:rsidR="00163C9E">
        <w:rPr>
          <w:rFonts w:ascii="Times New Roman" w:hAnsi="Times New Roman"/>
          <w:sz w:val="24"/>
        </w:rPr>
        <w:t xml:space="preserve">, </w:t>
      </w:r>
      <w:proofErr w:type="spellStart"/>
      <w:r w:rsidR="001E2ADA">
        <w:rPr>
          <w:rFonts w:ascii="Times New Roman" w:hAnsi="Times New Roman"/>
          <w:sz w:val="24"/>
        </w:rPr>
        <w:t>dimana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dalam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terjemahan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Habrit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Hakhadasha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terdapat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gramStart"/>
      <w:r w:rsidR="001E2ADA">
        <w:rPr>
          <w:rFonts w:ascii="Times New Roman" w:hAnsi="Times New Roman"/>
          <w:sz w:val="24"/>
        </w:rPr>
        <w:t xml:space="preserve">kata </w:t>
      </w:r>
      <w:r w:rsidR="001E2ADA">
        <w:rPr>
          <w:rFonts w:ascii="SBL Hebrew" w:hAnsi="SBL Hebrew" w:cs="SBL Hebrew"/>
          <w:sz w:val="28"/>
          <w:szCs w:val="28"/>
          <w:rtl/>
          <w:lang w:val="en-US" w:bidi="he-IL"/>
        </w:rPr>
        <w:t xml:space="preserve"> בְּרֵאשִׁ֖ית</w:t>
      </w:r>
      <w:proofErr w:type="gramEnd"/>
      <w:r w:rsidR="001E2ADA">
        <w:rPr>
          <w:rFonts w:ascii="Arial" w:hAnsi="Arial" w:cs="Arial"/>
          <w:sz w:val="20"/>
          <w:szCs w:val="20"/>
          <w:rtl/>
          <w:lang w:val="en-US" w:bidi="he-IL"/>
        </w:rPr>
        <w:t xml:space="preserve"> </w:t>
      </w:r>
      <w:r w:rsidR="001E2ADA">
        <w:rPr>
          <w:rFonts w:ascii="Times New Roman" w:hAnsi="Times New Roman"/>
          <w:sz w:val="24"/>
        </w:rPr>
        <w:t>(</w:t>
      </w:r>
      <w:proofErr w:type="spellStart"/>
      <w:r w:rsidR="00D90C2B">
        <w:rPr>
          <w:rFonts w:ascii="Times New Roman" w:hAnsi="Times New Roman"/>
          <w:sz w:val="24"/>
        </w:rPr>
        <w:t>Bereshit</w:t>
      </w:r>
      <w:proofErr w:type="spellEnd"/>
      <w:r w:rsidR="00FF095B">
        <w:rPr>
          <w:rFonts w:ascii="Times New Roman" w:hAnsi="Times New Roman"/>
          <w:sz w:val="24"/>
        </w:rPr>
        <w:t xml:space="preserve">: pada </w:t>
      </w:r>
      <w:proofErr w:type="spellStart"/>
      <w:r w:rsidR="00FF095B">
        <w:rPr>
          <w:rFonts w:ascii="Times New Roman" w:hAnsi="Times New Roman"/>
          <w:sz w:val="24"/>
        </w:rPr>
        <w:t>suatu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awal</w:t>
      </w:r>
      <w:proofErr w:type="spellEnd"/>
      <w:r w:rsidR="001E2ADA">
        <w:rPr>
          <w:rFonts w:ascii="Times New Roman" w:hAnsi="Times New Roman"/>
          <w:sz w:val="24"/>
        </w:rPr>
        <w:t>)</w:t>
      </w:r>
      <w:r w:rsidR="00D90C2B">
        <w:rPr>
          <w:rFonts w:ascii="Times New Roman" w:hAnsi="Times New Roman"/>
          <w:sz w:val="24"/>
        </w:rPr>
        <w:t xml:space="preserve"> yang </w:t>
      </w:r>
      <w:proofErr w:type="spellStart"/>
      <w:r w:rsidR="00D90C2B">
        <w:rPr>
          <w:rFonts w:ascii="Times New Roman" w:hAnsi="Times New Roman"/>
          <w:sz w:val="24"/>
        </w:rPr>
        <w:t>selalu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dikaitkan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dengan</w:t>
      </w:r>
      <w:proofErr w:type="spellEnd"/>
      <w:r w:rsidR="00D90C2B">
        <w:rPr>
          <w:rFonts w:ascii="Times New Roman" w:hAnsi="Times New Roman"/>
          <w:sz w:val="24"/>
        </w:rPr>
        <w:t xml:space="preserve"> Allah yang pada </w:t>
      </w:r>
      <w:proofErr w:type="spellStart"/>
      <w:r w:rsidR="00D90C2B">
        <w:rPr>
          <w:rFonts w:ascii="Times New Roman" w:hAnsi="Times New Roman"/>
          <w:sz w:val="24"/>
        </w:rPr>
        <w:t>mulanya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menciptakan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alam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semesta</w:t>
      </w:r>
      <w:proofErr w:type="spellEnd"/>
      <w:r w:rsidR="00176BC7">
        <w:rPr>
          <w:rStyle w:val="FootnoteReference"/>
          <w:rFonts w:ascii="Times New Roman" w:hAnsi="Times New Roman"/>
          <w:sz w:val="24"/>
        </w:rPr>
        <w:footnoteReference w:id="45"/>
      </w:r>
      <w:r w:rsidR="00D90C2B">
        <w:rPr>
          <w:rFonts w:ascii="Times New Roman" w:hAnsi="Times New Roman"/>
          <w:sz w:val="24"/>
        </w:rPr>
        <w:t>.</w:t>
      </w:r>
      <w:r w:rsidR="003A35B3">
        <w:rPr>
          <w:rFonts w:ascii="Times New Roman" w:hAnsi="Times New Roman"/>
          <w:sz w:val="24"/>
        </w:rPr>
        <w:t xml:space="preserve"> </w:t>
      </w:r>
      <w:r w:rsidR="00FF095B">
        <w:rPr>
          <w:rFonts w:ascii="Times New Roman" w:hAnsi="Times New Roman"/>
          <w:sz w:val="24"/>
        </w:rPr>
        <w:t xml:space="preserve">Dan Sang </w:t>
      </w:r>
      <w:proofErr w:type="spellStart"/>
      <w:r w:rsidR="00FF095B">
        <w:rPr>
          <w:rFonts w:ascii="Times New Roman" w:hAnsi="Times New Roman"/>
          <w:sz w:val="24"/>
        </w:rPr>
        <w:t>Firm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itu</w:t>
      </w:r>
      <w:proofErr w:type="spellEnd"/>
      <w:r w:rsidR="00FF095B">
        <w:rPr>
          <w:rFonts w:ascii="Times New Roman" w:hAnsi="Times New Roman"/>
          <w:sz w:val="24"/>
        </w:rPr>
        <w:t xml:space="preserve"> juga </w:t>
      </w:r>
      <w:proofErr w:type="spellStart"/>
      <w:r w:rsidR="00FF095B">
        <w:rPr>
          <w:rFonts w:ascii="Times New Roman" w:hAnsi="Times New Roman"/>
          <w:sz w:val="24"/>
        </w:rPr>
        <w:t>disebut</w:t>
      </w:r>
      <w:proofErr w:type="spellEnd"/>
      <w:r w:rsidR="00FF095B">
        <w:rPr>
          <w:rFonts w:ascii="Times New Roman" w:hAnsi="Times New Roman"/>
          <w:sz w:val="24"/>
        </w:rPr>
        <w:t xml:space="preserve"> Putra Allah (</w:t>
      </w:r>
      <w:proofErr w:type="spellStart"/>
      <w:r w:rsidR="00FF095B">
        <w:rPr>
          <w:rFonts w:ascii="Times New Roman" w:hAnsi="Times New Roman"/>
          <w:sz w:val="24"/>
        </w:rPr>
        <w:t>Yohanes</w:t>
      </w:r>
      <w:proofErr w:type="spellEnd"/>
      <w:r w:rsidR="00FF095B">
        <w:rPr>
          <w:rFonts w:ascii="Times New Roman" w:hAnsi="Times New Roman"/>
          <w:sz w:val="24"/>
        </w:rPr>
        <w:t xml:space="preserve"> 20:17). </w:t>
      </w:r>
      <w:proofErr w:type="spellStart"/>
      <w:r w:rsidR="00FF095B">
        <w:rPr>
          <w:rFonts w:ascii="Times New Roman" w:hAnsi="Times New Roman"/>
          <w:sz w:val="24"/>
        </w:rPr>
        <w:t>Dalam</w:t>
      </w:r>
      <w:proofErr w:type="spellEnd"/>
      <w:r w:rsidR="00FF095B">
        <w:rPr>
          <w:rFonts w:ascii="Times New Roman" w:hAnsi="Times New Roman"/>
          <w:sz w:val="24"/>
        </w:rPr>
        <w:t xml:space="preserve"> arti </w:t>
      </w:r>
      <w:proofErr w:type="spellStart"/>
      <w:r w:rsidR="00FF095B">
        <w:rPr>
          <w:rFonts w:ascii="Times New Roman" w:hAnsi="Times New Roman"/>
          <w:sz w:val="24"/>
        </w:rPr>
        <w:t>bu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diperana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perti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pemaham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orang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wanit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ngandung</w:t>
      </w:r>
      <w:proofErr w:type="spellEnd"/>
      <w:r w:rsidR="00FF095B">
        <w:rPr>
          <w:rFonts w:ascii="Times New Roman" w:hAnsi="Times New Roman"/>
          <w:sz w:val="24"/>
        </w:rPr>
        <w:t xml:space="preserve"> dan </w:t>
      </w:r>
      <w:proofErr w:type="spellStart"/>
      <w:r w:rsidR="00FF095B">
        <w:rPr>
          <w:rFonts w:ascii="Times New Roman" w:hAnsi="Times New Roman"/>
          <w:sz w:val="24"/>
        </w:rPr>
        <w:t>melahir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anak</w:t>
      </w:r>
      <w:proofErr w:type="spellEnd"/>
      <w:r w:rsidR="00FF095B">
        <w:rPr>
          <w:rFonts w:ascii="Times New Roman" w:hAnsi="Times New Roman"/>
          <w:sz w:val="24"/>
        </w:rPr>
        <w:t xml:space="preserve">, </w:t>
      </w:r>
      <w:proofErr w:type="spellStart"/>
      <w:r w:rsidR="00FF095B">
        <w:rPr>
          <w:rFonts w:ascii="Times New Roman" w:hAnsi="Times New Roman"/>
          <w:sz w:val="24"/>
        </w:rPr>
        <w:t>melain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lain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keluar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dari</w:t>
      </w:r>
      <w:proofErr w:type="spellEnd"/>
      <w:r w:rsidR="00FF095B">
        <w:rPr>
          <w:rFonts w:ascii="Times New Roman" w:hAnsi="Times New Roman"/>
          <w:sz w:val="24"/>
        </w:rPr>
        <w:t xml:space="preserve"> Bapa </w:t>
      </w:r>
      <w:proofErr w:type="spellStart"/>
      <w:r w:rsidR="00FF095B">
        <w:rPr>
          <w:rFonts w:ascii="Times New Roman" w:hAnsi="Times New Roman"/>
          <w:sz w:val="24"/>
        </w:rPr>
        <w:t>seperti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orang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ngeluarkan</w:t>
      </w:r>
      <w:proofErr w:type="spellEnd"/>
      <w:r w:rsidR="00FF095B">
        <w:rPr>
          <w:rFonts w:ascii="Times New Roman" w:hAnsi="Times New Roman"/>
          <w:sz w:val="24"/>
        </w:rPr>
        <w:t xml:space="preserve"> kata-</w:t>
      </w:r>
      <w:proofErr w:type="spellStart"/>
      <w:r w:rsidR="00FF095B">
        <w:rPr>
          <w:rFonts w:ascii="Times New Roman" w:hAnsi="Times New Roman"/>
          <w:sz w:val="24"/>
        </w:rPr>
        <w:t>katanya</w:t>
      </w:r>
      <w:proofErr w:type="spellEnd"/>
      <w:r w:rsidR="00FF095B">
        <w:rPr>
          <w:rFonts w:ascii="Times New Roman" w:hAnsi="Times New Roman"/>
          <w:sz w:val="24"/>
        </w:rPr>
        <w:t xml:space="preserve">. </w:t>
      </w:r>
      <w:proofErr w:type="spellStart"/>
      <w:r w:rsidR="00FF095B">
        <w:rPr>
          <w:rFonts w:ascii="Times New Roman" w:hAnsi="Times New Roman"/>
          <w:sz w:val="24"/>
        </w:rPr>
        <w:t>Mak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betul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Kolose</w:t>
      </w:r>
      <w:proofErr w:type="spellEnd"/>
      <w:r w:rsidR="00FF095B">
        <w:rPr>
          <w:rFonts w:ascii="Times New Roman" w:hAnsi="Times New Roman"/>
          <w:sz w:val="24"/>
        </w:rPr>
        <w:t xml:space="preserve"> 1:19 yang </w:t>
      </w:r>
      <w:proofErr w:type="spellStart"/>
      <w:r w:rsidR="00FF095B">
        <w:rPr>
          <w:rFonts w:ascii="Times New Roman" w:hAnsi="Times New Roman"/>
          <w:sz w:val="24"/>
        </w:rPr>
        <w:t>menjelas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bahw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Yesus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baga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gambar</w:t>
      </w:r>
      <w:proofErr w:type="spellEnd"/>
      <w:r w:rsidR="006F2A9A">
        <w:rPr>
          <w:rFonts w:ascii="Times New Roman" w:hAnsi="Times New Roman"/>
          <w:sz w:val="24"/>
        </w:rPr>
        <w:t xml:space="preserve"> Allah yang </w:t>
      </w:r>
      <w:proofErr w:type="spellStart"/>
      <w:r w:rsidR="006F2A9A">
        <w:rPr>
          <w:rFonts w:ascii="Times New Roman" w:hAnsi="Times New Roman"/>
          <w:sz w:val="24"/>
        </w:rPr>
        <w:t>tak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elihatan</w:t>
      </w:r>
      <w:proofErr w:type="spellEnd"/>
      <w:r w:rsidR="006F2A9A">
        <w:rPr>
          <w:rFonts w:ascii="Times New Roman" w:hAnsi="Times New Roman"/>
          <w:sz w:val="24"/>
        </w:rPr>
        <w:t xml:space="preserve">, </w:t>
      </w:r>
      <w:proofErr w:type="spellStart"/>
      <w:r w:rsidR="006F2A9A">
        <w:rPr>
          <w:rFonts w:ascii="Times New Roman" w:hAnsi="Times New Roman"/>
          <w:sz w:val="24"/>
        </w:rPr>
        <w:t>sebagaimana</w:t>
      </w:r>
      <w:proofErr w:type="spellEnd"/>
      <w:r w:rsidR="006F2A9A">
        <w:rPr>
          <w:rFonts w:ascii="Times New Roman" w:hAnsi="Times New Roman"/>
          <w:sz w:val="24"/>
        </w:rPr>
        <w:t xml:space="preserve"> kata-kata </w:t>
      </w:r>
      <w:proofErr w:type="spellStart"/>
      <w:r w:rsidR="006F2A9A">
        <w:rPr>
          <w:rFonts w:ascii="Times New Roman" w:hAnsi="Times New Roman"/>
          <w:sz w:val="24"/>
        </w:rPr>
        <w:t>tidak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lih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namun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dengar</w:t>
      </w:r>
      <w:proofErr w:type="spellEnd"/>
      <w:r w:rsidR="006F2A9A">
        <w:rPr>
          <w:rFonts w:ascii="Times New Roman" w:hAnsi="Times New Roman"/>
          <w:sz w:val="24"/>
        </w:rPr>
        <w:t xml:space="preserve">, </w:t>
      </w:r>
      <w:proofErr w:type="spellStart"/>
      <w:r w:rsidR="006F2A9A">
        <w:rPr>
          <w:rFonts w:ascii="Times New Roman" w:hAnsi="Times New Roman"/>
          <w:sz w:val="24"/>
        </w:rPr>
        <w:t>I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sebu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gambar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bagaiman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orang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kenal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melalu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perkataan</w:t>
      </w:r>
      <w:proofErr w:type="spellEnd"/>
      <w:r w:rsidR="006F2A9A">
        <w:rPr>
          <w:rFonts w:ascii="Times New Roman" w:hAnsi="Times New Roman"/>
          <w:sz w:val="24"/>
        </w:rPr>
        <w:t xml:space="preserve"> yang </w:t>
      </w:r>
      <w:proofErr w:type="spellStart"/>
      <w:r w:rsidR="006F2A9A">
        <w:rPr>
          <w:rFonts w:ascii="Times New Roman" w:hAnsi="Times New Roman"/>
          <w:sz w:val="24"/>
        </w:rPr>
        <w:t>dikeluarkannya</w:t>
      </w:r>
      <w:proofErr w:type="spellEnd"/>
      <w:r w:rsidR="006F2A9A">
        <w:rPr>
          <w:rFonts w:ascii="Times New Roman" w:hAnsi="Times New Roman"/>
          <w:sz w:val="24"/>
        </w:rPr>
        <w:t xml:space="preserve">. </w:t>
      </w:r>
      <w:proofErr w:type="spellStart"/>
      <w:r w:rsidR="006F2A9A">
        <w:rPr>
          <w:rFonts w:ascii="Times New Roman" w:hAnsi="Times New Roman"/>
          <w:sz w:val="24"/>
        </w:rPr>
        <w:t>Demikian</w:t>
      </w:r>
      <w:proofErr w:type="spellEnd"/>
      <w:r w:rsidR="006F2A9A">
        <w:rPr>
          <w:rFonts w:ascii="Times New Roman" w:hAnsi="Times New Roman"/>
          <w:sz w:val="24"/>
        </w:rPr>
        <w:t xml:space="preserve"> Allah </w:t>
      </w:r>
      <w:proofErr w:type="spellStart"/>
      <w:r w:rsidR="006F2A9A">
        <w:rPr>
          <w:rFonts w:ascii="Times New Roman" w:hAnsi="Times New Roman"/>
          <w:sz w:val="24"/>
        </w:rPr>
        <w:t>didalam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riNy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bersemayam</w:t>
      </w:r>
      <w:proofErr w:type="spellEnd"/>
      <w:r w:rsidR="006F2A9A">
        <w:rPr>
          <w:rFonts w:ascii="Times New Roman" w:hAnsi="Times New Roman"/>
          <w:sz w:val="24"/>
        </w:rPr>
        <w:t xml:space="preserve"> hypostasis (</w:t>
      </w:r>
      <w:proofErr w:type="spellStart"/>
      <w:r w:rsidR="006F2A9A">
        <w:rPr>
          <w:rFonts w:ascii="Times New Roman" w:hAnsi="Times New Roman"/>
          <w:sz w:val="24"/>
        </w:rPr>
        <w:t>pribadi</w:t>
      </w:r>
      <w:proofErr w:type="spellEnd"/>
      <w:r w:rsidR="006F2A9A">
        <w:rPr>
          <w:rFonts w:ascii="Times New Roman" w:hAnsi="Times New Roman"/>
          <w:sz w:val="24"/>
        </w:rPr>
        <w:t xml:space="preserve">) Sang Putra </w:t>
      </w:r>
      <w:proofErr w:type="spellStart"/>
      <w:r w:rsidR="006F2A9A">
        <w:rPr>
          <w:rFonts w:ascii="Times New Roman" w:hAnsi="Times New Roman"/>
          <w:sz w:val="24"/>
        </w:rPr>
        <w:t>atau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Firman</w:t>
      </w:r>
      <w:proofErr w:type="spellEnd"/>
      <w:r w:rsidR="006F2A9A">
        <w:rPr>
          <w:rFonts w:ascii="Times New Roman" w:hAnsi="Times New Roman"/>
          <w:sz w:val="24"/>
        </w:rPr>
        <w:t xml:space="preserve"> yang </w:t>
      </w:r>
      <w:proofErr w:type="spellStart"/>
      <w:r w:rsidR="006F2A9A">
        <w:rPr>
          <w:rFonts w:ascii="Times New Roman" w:hAnsi="Times New Roman"/>
          <w:sz w:val="24"/>
        </w:rPr>
        <w:t>secar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ekal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berad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atu</w:t>
      </w:r>
      <w:proofErr w:type="spellEnd"/>
      <w:r w:rsidR="006F2A9A">
        <w:rPr>
          <w:rFonts w:ascii="Times New Roman" w:hAnsi="Times New Roman"/>
          <w:sz w:val="24"/>
        </w:rPr>
        <w:t xml:space="preserve"> dan </w:t>
      </w:r>
      <w:proofErr w:type="spellStart"/>
      <w:r w:rsidR="006F2A9A">
        <w:rPr>
          <w:rFonts w:ascii="Times New Roman" w:hAnsi="Times New Roman"/>
          <w:sz w:val="24"/>
        </w:rPr>
        <w:t>memilik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atu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odr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ilahi</w:t>
      </w:r>
      <w:proofErr w:type="spellEnd"/>
      <w:r w:rsidR="006F2A9A">
        <w:rPr>
          <w:rStyle w:val="FootnoteReference"/>
          <w:rFonts w:ascii="Times New Roman" w:hAnsi="Times New Roman"/>
          <w:sz w:val="24"/>
        </w:rPr>
        <w:footnoteReference w:id="46"/>
      </w:r>
      <w:r w:rsidR="006F2A9A">
        <w:rPr>
          <w:rFonts w:ascii="Times New Roman" w:hAnsi="Times New Roman"/>
          <w:sz w:val="24"/>
        </w:rPr>
        <w:t>.</w:t>
      </w:r>
    </w:p>
    <w:p w14:paraId="2F54F105" w14:textId="2C3CD3DA" w:rsidR="00E905DF" w:rsidRDefault="00E905DF" w:rsidP="007C4A77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Karakteristik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Akan Allah</w:t>
      </w:r>
    </w:p>
    <w:p w14:paraId="013B6FBF" w14:textId="2AFFB87A" w:rsidR="004561CE" w:rsidRPr="004561CE" w:rsidRDefault="004561CE" w:rsidP="007C4A77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Tinjau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4DA54777" w14:textId="63E1CED5" w:rsidR="008725C2" w:rsidRPr="00E905DF" w:rsidRDefault="004561CE" w:rsidP="007C4A77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000000" w:themeColor="text1"/>
        </w:rPr>
      </w:pP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Aplikasinya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Kajian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Teologis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2 Petrus 1:5-7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Dalam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Pertumbuhan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Pengenalan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Akan ALLAH </w:t>
      </w:r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DI GKPB Masa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>Depan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>Cerah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Youth</w:t>
      </w:r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 Surabaya</w:t>
      </w:r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>Ciputra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World</w:t>
      </w:r>
    </w:p>
    <w:p w14:paraId="6BBCB2EF" w14:textId="6A11A3F1" w:rsidR="009C69A8" w:rsidRDefault="00825D07" w:rsidP="00727830">
      <w:pPr>
        <w:pStyle w:val="Heading2"/>
        <w:numPr>
          <w:ilvl w:val="0"/>
          <w:numId w:val="24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Penelitian</w:t>
      </w:r>
      <w:proofErr w:type="spellEnd"/>
      <w:r w:rsidRPr="00E94013">
        <w:rPr>
          <w:rFonts w:ascii="Times New Roman" w:hAnsi="Times New Roman"/>
          <w:b/>
          <w:bCs/>
          <w:color w:val="auto"/>
          <w:sz w:val="24"/>
        </w:rPr>
        <w:t xml:space="preserve"> Yang </w:t>
      </w: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Relevan</w:t>
      </w:r>
      <w:proofErr w:type="spellEnd"/>
    </w:p>
    <w:p w14:paraId="41CB531B" w14:textId="77777777" w:rsidR="00B768D7" w:rsidRPr="00B768D7" w:rsidRDefault="00B768D7" w:rsidP="00B768D7"/>
    <w:p w14:paraId="58B38AED" w14:textId="77777777" w:rsidR="008725C2" w:rsidRPr="00176839" w:rsidRDefault="008725C2" w:rsidP="00727830">
      <w:pPr>
        <w:spacing w:line="480" w:lineRule="auto"/>
      </w:pPr>
    </w:p>
    <w:p w14:paraId="736AFF2F" w14:textId="77777777" w:rsidR="009C5599" w:rsidRPr="00176839" w:rsidRDefault="009C5599" w:rsidP="008725C2"/>
    <w:sectPr w:rsidR="009C5599" w:rsidRPr="00176839" w:rsidSect="00A112B8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C0A6A5" w14:textId="77777777" w:rsidR="00945D59" w:rsidRDefault="00945D59" w:rsidP="007C4DB9">
      <w:pPr>
        <w:spacing w:after="0" w:line="240" w:lineRule="auto"/>
      </w:pPr>
      <w:r>
        <w:separator/>
      </w:r>
    </w:p>
  </w:endnote>
  <w:endnote w:type="continuationSeparator" w:id="0">
    <w:p w14:paraId="2E993CAB" w14:textId="77777777" w:rsidR="00945D59" w:rsidRDefault="00945D59" w:rsidP="007C4D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BL Greek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  <w:font w:name="SBL Hebrew">
    <w:panose1 w:val="02000000000000000000"/>
    <w:charset w:val="00"/>
    <w:family w:val="auto"/>
    <w:pitch w:val="variable"/>
    <w:sig w:usb0="8000086F" w:usb1="4000204A" w:usb2="00000000" w:usb3="00000000" w:csb0="0000002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46978E" w14:textId="77777777" w:rsidR="00945D59" w:rsidRDefault="00945D59" w:rsidP="007C4DB9">
      <w:pPr>
        <w:spacing w:after="0" w:line="240" w:lineRule="auto"/>
      </w:pPr>
      <w:r>
        <w:separator/>
      </w:r>
    </w:p>
  </w:footnote>
  <w:footnote w:type="continuationSeparator" w:id="0">
    <w:p w14:paraId="6778437E" w14:textId="77777777" w:rsidR="00945D59" w:rsidRDefault="00945D59" w:rsidP="007C4DB9">
      <w:pPr>
        <w:spacing w:after="0" w:line="240" w:lineRule="auto"/>
      </w:pPr>
      <w:r>
        <w:continuationSeparator/>
      </w:r>
    </w:p>
  </w:footnote>
  <w:footnote w:id="1">
    <w:p w14:paraId="7AE5991C" w14:textId="77777777" w:rsidR="008725C2" w:rsidRPr="003022F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M.E. Duyverman, &lt;i&gt;Pembimbing Ke Dalam Perjanjian Baru&lt;/i&gt;, ed. Rengkung Yani M, ke-25. (Jakarta: BPK Gunung Mulia, 2017), 182.", "plainTextFormattedCitation" : "M.E. Duyverman, Pembimbing Ke Dalam Perjanjian Baru, ed. Rengkung Yani M, ke-25. (Jakarta: BPK Gunung Mulia, 2017), 182.", "previouslyFormattedCitation" : "M.E. Duyverman, &lt;i&gt;Pembimbing Ke Dalam Perjanjian Baru&lt;/i&gt;, ed. Rengkung Yani M, ke-25. (Jakarta: BPK Gunung Mulia, 2017), 182." }, "properties" : { "noteIndex" : 3 }, "schema" : "https://github.com/citation-style-language/schema/raw/master/csl-citation.json" }</w:instrText>
      </w:r>
      <w:r>
        <w:fldChar w:fldCharType="separate"/>
      </w:r>
      <w:r w:rsidRPr="003022F1">
        <w:rPr>
          <w:noProof/>
        </w:rPr>
        <w:t xml:space="preserve">M.E. Duyverman, </w:t>
      </w:r>
      <w:r w:rsidRPr="003022F1">
        <w:rPr>
          <w:i/>
          <w:noProof/>
        </w:rPr>
        <w:t>Pembimbing Ke Dalam Perjanjian Baru</w:t>
      </w:r>
      <w:r w:rsidRPr="003022F1">
        <w:rPr>
          <w:noProof/>
        </w:rPr>
        <w:t>, ed. Rengkung Yani M, ke-25. (Jakarta: BPK Gunung Mulia, 2017), 182.</w:t>
      </w:r>
      <w:r>
        <w:fldChar w:fldCharType="end"/>
      </w:r>
    </w:p>
  </w:footnote>
  <w:footnote w:id="2">
    <w:p w14:paraId="552FC068" w14:textId="77777777" w:rsidR="008725C2" w:rsidRPr="009B4C9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5", "uris" : [ "http://www.mendeley.com/documents/?uuid=daffb27c-f8c7-43fd-927b-00f5dd598a0b" ] } ], "mendeley" : { "formattedCitation" : "John Drane, &lt;i&gt;Memahami Perjanjian Baru: pengantar historis-teologis&lt;/i&gt; (Jakarta: BPK Gunung Mulia, 2012), 525.", "plainTextFormattedCitation" : "John Drane, Memahami Perjanjian Baru: pengantar historis-teologis (Jakarta: BPK Gunung Mulia, 2012), 525.", "previouslyFormattedCitation" : "John Drane, &lt;i&gt;Memahami Perjanjian Baru: pengantar historis-teologis&lt;/i&gt; (Jakarta: BPK Gunung Mulia, 2012), 525." }, "properties" : { "noteIndex" : 3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John Drane, </w:t>
      </w:r>
      <w:r w:rsidRPr="004D50C6">
        <w:rPr>
          <w:i/>
          <w:noProof/>
        </w:rPr>
        <w:t>Memahami Perjanjian Baru: pengantar historis-teologis</w:t>
      </w:r>
      <w:r w:rsidRPr="004D50C6">
        <w:rPr>
          <w:noProof/>
        </w:rPr>
        <w:t xml:space="preserve"> (Jakarta: BPK Gunung Mulia, 2012), 525.</w:t>
      </w:r>
      <w:r>
        <w:fldChar w:fldCharType="end"/>
      </w:r>
    </w:p>
  </w:footnote>
  <w:footnote w:id="3">
    <w:p w14:paraId="23F52BBA" w14:textId="77777777" w:rsidR="008725C2" w:rsidRPr="007C4DB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28", "uris" : [ "http://www.mendeley.com/documents/?uuid=b115e455-b510-4073-acff-a563d80357d1" ] } ], "mendeley" : { "formattedCitation" : "Donald Guthrie, &lt;i&gt;Pengantar Perjanjian Baru, Volume 3&lt;/i&gt; (Surabaya: Momentum Christian Literature, 2010), 128.", "plainTextFormattedCitation" : "Donald Guthrie, Pengantar Perjanjian Baru, Volume 3 (Surabaya: Momentum Christian Literature, 2010), 128.", "previouslyFormattedCitation" : "Donald Guthrie, &lt;i&gt;Pengantar Perjanjian Baru, Volume 3&lt;/i&gt; (Surabaya: Momentum Christian Literature, 2010), 128." }, "properties" : { "noteIndex" : 3 }, "schema" : "https://github.com/citation-style-language/schema/raw/master/csl-citation.json" }</w:instrText>
      </w:r>
      <w:r>
        <w:fldChar w:fldCharType="separate"/>
      </w:r>
      <w:r w:rsidRPr="007C4DB9">
        <w:rPr>
          <w:noProof/>
        </w:rPr>
        <w:t xml:space="preserve">Donald Guthrie, </w:t>
      </w:r>
      <w:r w:rsidRPr="007C4DB9">
        <w:rPr>
          <w:i/>
          <w:noProof/>
        </w:rPr>
        <w:t>Pengantar Perjanjian Baru, Volume 3</w:t>
      </w:r>
      <w:r w:rsidRPr="007C4DB9">
        <w:rPr>
          <w:noProof/>
        </w:rPr>
        <w:t xml:space="preserve"> (Surabaya: Momentum Christian Literature, 2010), 128.</w:t>
      </w:r>
      <w:r>
        <w:fldChar w:fldCharType="end"/>
      </w:r>
    </w:p>
  </w:footnote>
  <w:footnote w:id="4">
    <w:p w14:paraId="0F9B3F29" w14:textId="77777777" w:rsidR="008725C2" w:rsidRPr="006D5D4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0.</w:t>
      </w:r>
      <w:r>
        <w:fldChar w:fldCharType="end"/>
      </w:r>
    </w:p>
  </w:footnote>
  <w:footnote w:id="5">
    <w:p w14:paraId="51D2D166" w14:textId="77777777" w:rsidR="008725C2" w:rsidRPr="002F291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69", "uris" : [ "http://www.mendeley.com/documents/?uuid=f6e14161-d48a-4fc4-bfde-4d59728c1905" ] } ], "mendeley" : { "formattedCitation" : "Louis Berkhof, \u201cIntroduction to the New Testament,\u201d &lt;i&gt;Library&lt;/i&gt; (2004): 169.", "plainTextFormattedCitation" : "Louis Berkhof, \u201cIntroduction to the New Testament,\u201d Library (2004): 169.", "previouslyFormattedCitation" : "Louis Berkhof, \u201cIntroduction to the New Testament,\u201d &lt;i&gt;Library&lt;/i&gt; (2004): 169." }, "properties" : { "noteIndex" : 5 }, "schema" : "https://github.com/citation-style-language/schema/raw/master/csl-citation.json" }</w:instrText>
      </w:r>
      <w:r>
        <w:fldChar w:fldCharType="separate"/>
      </w:r>
      <w:r w:rsidRPr="002F291B">
        <w:rPr>
          <w:noProof/>
        </w:rPr>
        <w:t xml:space="preserve">Louis Berkhof, “Introduction to the New Testament,” </w:t>
      </w:r>
      <w:r w:rsidRPr="002F291B">
        <w:rPr>
          <w:i/>
          <w:noProof/>
        </w:rPr>
        <w:t>Library</w:t>
      </w:r>
      <w:r w:rsidRPr="002F291B">
        <w:rPr>
          <w:noProof/>
        </w:rPr>
        <w:t xml:space="preserve"> (2004): 169.</w:t>
      </w:r>
      <w:r>
        <w:fldChar w:fldCharType="end"/>
      </w:r>
    </w:p>
  </w:footnote>
  <w:footnote w:id="6">
    <w:p w14:paraId="1FB8172A" w14:textId="77777777" w:rsidR="008725C2" w:rsidRPr="0000021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Duyverman, &lt;i&gt;Pembimbing Ke Dalam Perjanjian Baru&lt;/i&gt;, 182.", "plainTextFormattedCitation" : "Duyverman, Pembimbing Ke Dalam Perjanjian Baru, 182.", "previouslyFormattedCitation" : "Duyverman, &lt;i&gt;Pembimbing Ke Dalam Perjanjian Baru&lt;/i&gt;, 182." }, "properties" : { "noteIndex" : 5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Duyverman, </w:t>
      </w:r>
      <w:r w:rsidRPr="001D0AC5">
        <w:rPr>
          <w:i/>
          <w:noProof/>
        </w:rPr>
        <w:t>Pembimbing Ke Dalam Perjanjian Baru</w:t>
      </w:r>
      <w:r w:rsidRPr="001D0AC5">
        <w:rPr>
          <w:noProof/>
        </w:rPr>
        <w:t>, 182.</w:t>
      </w:r>
      <w:r>
        <w:fldChar w:fldCharType="end"/>
      </w:r>
    </w:p>
  </w:footnote>
  <w:footnote w:id="7">
    <w:p w14:paraId="745D6951" w14:textId="77777777" w:rsidR="008725C2" w:rsidRPr="001D0AC5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Yosua Sibarani, &lt;i&gt;Pengtantar Perjanjian Baru&lt;/i&gt; (Surabaya: STT HAPPY FAMILY, 2019), 87.", "plainTextFormattedCitation" : "Yosua Sibarani, Pengtantar Perjanjian Baru (Surabaya: STT HAPPY FAMILY, 2019), 87.", "previouslyFormattedCitation" : "Yosua Sibarani, &lt;i&gt;Pengtantar Perjanjian Baru&lt;/i&gt; (Surabaya: STT HAPPY FAMILY, 2019), 87." }, "properties" : { "noteIndex" : 6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Yosua Sibarani, </w:t>
      </w:r>
      <w:r w:rsidRPr="001D0AC5">
        <w:rPr>
          <w:i/>
          <w:noProof/>
        </w:rPr>
        <w:t>Pengtantar Perjanjian Baru</w:t>
      </w:r>
      <w:r w:rsidRPr="001D0AC5">
        <w:rPr>
          <w:noProof/>
        </w:rPr>
        <w:t xml:space="preserve"> (Surabaya: STT HAPPY FAMILY, 2019), 87.</w:t>
      </w:r>
      <w:r>
        <w:fldChar w:fldCharType="end"/>
      </w:r>
    </w:p>
  </w:footnote>
  <w:footnote w:id="8">
    <w:p w14:paraId="3E9E3812" w14:textId="77777777" w:rsidR="008725C2" w:rsidRPr="008E3BC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9", "uris" : [ "http://www.mendeley.com/documents/?uuid=5f923158-a775-4606-8104-e84340a289dc" ] } ], "mendeley" : { "formattedCitation" : "Sibarani, &lt;i&gt;Pengtantar Perjanjian Baru&lt;/i&gt;, 89.", "plainTextFormattedCitation" : "Sibarani, Pengtantar Perjanjian Baru, 89.", "previouslyFormattedCitation" : "Sibarani, &lt;i&gt;Pengtantar Perjanjian Baru&lt;/i&gt;, 89." }, "properties" : { "noteIndex" : 6 }, "schema" : "https://github.com/citation-style-language/schema/raw/master/csl-citation.json" }</w:instrText>
      </w:r>
      <w:r>
        <w:fldChar w:fldCharType="separate"/>
      </w:r>
      <w:r w:rsidRPr="008E3BC7">
        <w:rPr>
          <w:noProof/>
        </w:rPr>
        <w:t xml:space="preserve">Sibarani, </w:t>
      </w:r>
      <w:r w:rsidRPr="008E3BC7">
        <w:rPr>
          <w:i/>
          <w:noProof/>
        </w:rPr>
        <w:t>Pengtantar Perjanjian Baru</w:t>
      </w:r>
      <w:r w:rsidRPr="008E3BC7">
        <w:rPr>
          <w:noProof/>
        </w:rPr>
        <w:t>, 89.</w:t>
      </w:r>
      <w:r>
        <w:fldChar w:fldCharType="end"/>
      </w:r>
    </w:p>
  </w:footnote>
  <w:footnote w:id="9">
    <w:p w14:paraId="56D9D6E4" w14:textId="2FD2161C" w:rsidR="008725C2" w:rsidRPr="00FE45A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F901A8"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="00282ED8" w:rsidRPr="00282ED8">
        <w:rPr>
          <w:noProof/>
        </w:rPr>
        <w:t xml:space="preserve">Guthrie, </w:t>
      </w:r>
      <w:r w:rsidR="00282ED8" w:rsidRPr="00282ED8">
        <w:rPr>
          <w:i/>
          <w:noProof/>
        </w:rPr>
        <w:t>Pengantar Perjanjian Baru, Volume 3</w:t>
      </w:r>
      <w:r w:rsidR="00282ED8" w:rsidRPr="00282ED8">
        <w:rPr>
          <w:noProof/>
        </w:rPr>
        <w:t>, 130.</w:t>
      </w:r>
      <w:r>
        <w:fldChar w:fldCharType="end"/>
      </w:r>
    </w:p>
  </w:footnote>
  <w:footnote w:id="10">
    <w:p w14:paraId="7E15C62F" w14:textId="509125BB" w:rsidR="008725C2" w:rsidRPr="00C22FE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1", "uris" : [ "http://www.mendeley.com/documents/?uuid=b115e455-b510-4073-acff-a563d80357d1" ] } ], "mendeley" : { "formattedCitation" : "Guthrie, &lt;i&gt;Pengantar Perjanjian Baru, Volume 3&lt;/i&gt;, 131.", "plainTextFormattedCitation" : "Guthrie, Pengantar Perjanjian Baru, Volume 3, 131.", "previouslyFormattedCitation" : "Guthrie, &lt;i&gt;Pengantar Perjanjian Baru, Volume 3&lt;/i&gt;, 131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1.</w:t>
      </w:r>
      <w:r>
        <w:fldChar w:fldCharType="end"/>
      </w:r>
    </w:p>
  </w:footnote>
  <w:footnote w:id="11">
    <w:p w14:paraId="246105B7" w14:textId="55451061" w:rsidR="008725C2" w:rsidRPr="004A260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F901A8"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7 }, "schema" : "https://github.com/citation-style-language/schema/raw/master/csl-citation.json" }</w:instrText>
      </w:r>
      <w:r>
        <w:fldChar w:fldCharType="separate"/>
      </w:r>
      <w:r w:rsidR="00282ED8" w:rsidRPr="00282ED8">
        <w:rPr>
          <w:noProof/>
        </w:rPr>
        <w:t>Berkhof, “Introduction to the New Testament,” 170.</w:t>
      </w:r>
      <w:r>
        <w:fldChar w:fldCharType="end"/>
      </w:r>
    </w:p>
  </w:footnote>
  <w:footnote w:id="12">
    <w:p w14:paraId="39251513" w14:textId="42FF09DC" w:rsidR="008725C2" w:rsidRPr="00716E8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3", "uris" : [ "http://www.mendeley.com/documents/?uuid=9412edc9-5713-47e3-9608-9baa904e5965" ] } ], "mendeley" : { "formattedCitation" : "D.A. Carson dan Douglas J. Moo, &lt;i&gt;An introduction to the New Testament - Second Edition&lt;/i&gt;, vol. 4 (Michigan: Zondervan, 2005), 663.", "plainTextFormattedCitation" : "D.A. Carson dan Douglas J. Moo, An introduction to the New Testament - Second Edition, vol. 4 (Michigan: Zondervan, 2005), 663.", "previouslyFormattedCitation" : "D.A. Carson dan Douglas J. Moo, &lt;i&gt;An introduction to the New Testament - Second Edition&lt;/i&gt;, vol. 4 (Michigan: Zondervan, 2005), 663." }, "properties" : { "noteIndex" : 7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D.A. Carson dan Douglas J.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vol. 4 (Michigan: Zondervan, 2005), 663.</w:t>
      </w:r>
      <w:r>
        <w:fldChar w:fldCharType="end"/>
      </w:r>
    </w:p>
  </w:footnote>
  <w:footnote w:id="13">
    <w:p w14:paraId="5EA63A57" w14:textId="4D530A34" w:rsidR="008725C2" w:rsidRPr="000B08C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1", "uris" : [ "http://www.mendeley.com/documents/?uuid=f6e14161-d48a-4fc4-bfde-4d59728c1905" ] } ], "mendeley" : { "formattedCitation" : "Berkhof, \u201cIntroduction to the New Testament,\u201d 171.", "plainTextFormattedCitation" : "Berkhof, \u201cIntroduction to the New Testament,\u201d 171.", "previouslyFormattedCitation" : "Berkhof, \u201cIntroduction to the New Testament,\u201d 171." }, "properties" : { "noteIndex" : 7 }, "schema" : "https://github.com/citation-style-language/schema/raw/master/csl-citation.json" }</w:instrText>
      </w:r>
      <w:r>
        <w:fldChar w:fldCharType="separate"/>
      </w:r>
      <w:r w:rsidRPr="00616340">
        <w:rPr>
          <w:noProof/>
        </w:rPr>
        <w:t>Berkhof, “Introduction to the New Testament,” 171.</w:t>
      </w:r>
      <w:r>
        <w:fldChar w:fldCharType="end"/>
      </w:r>
    </w:p>
  </w:footnote>
  <w:footnote w:id="14">
    <w:p w14:paraId="2A18FD8A" w14:textId="2138E5D9" w:rsidR="008725C2" w:rsidRPr="00616340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8 }, "schema" : "https://github.com/citation-style-language/schema/raw/master/csl-citation.json" }</w:instrText>
      </w:r>
      <w:r>
        <w:fldChar w:fldCharType="separate"/>
      </w:r>
      <w:r w:rsidRPr="009065A3">
        <w:rPr>
          <w:noProof/>
        </w:rPr>
        <w:t>Berkhof, “Introduction to the New Testament,” 170.</w:t>
      </w:r>
      <w:r>
        <w:fldChar w:fldCharType="end"/>
      </w:r>
    </w:p>
  </w:footnote>
  <w:footnote w:id="15">
    <w:p w14:paraId="1BC35A1F" w14:textId="2944D02A" w:rsidR="008725C2" w:rsidRPr="009065A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8 }, "schema" : "https://github.com/citation-style-language/schema/raw/master/csl-citation.json" }</w:instrText>
      </w:r>
      <w:r>
        <w:fldChar w:fldCharType="separate"/>
      </w:r>
      <w:r w:rsidRPr="00C76CFC">
        <w:rPr>
          <w:noProof/>
        </w:rPr>
        <w:t xml:space="preserve">Guthrie, </w:t>
      </w:r>
      <w:r w:rsidRPr="00C76CFC">
        <w:rPr>
          <w:i/>
          <w:noProof/>
        </w:rPr>
        <w:t>Pengantar Perjanjian Baru, Volume 3</w:t>
      </w:r>
      <w:r w:rsidRPr="00C76CFC">
        <w:rPr>
          <w:noProof/>
        </w:rPr>
        <w:t>, 161.</w:t>
      </w:r>
      <w:r>
        <w:fldChar w:fldCharType="end"/>
      </w:r>
    </w:p>
  </w:footnote>
  <w:footnote w:id="16">
    <w:p w14:paraId="30651993" w14:textId="6B17D494" w:rsidR="008725C2" w:rsidRPr="00C76CF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4", "uris" : [ "http://www.mendeley.com/documents/?uuid=9412edc9-5713-47e3-9608-9baa904e5965" ] } ], "mendeley" : { "formattedCitation" : "Carson dan Moo, &lt;i&gt;An introduction to the New Testament - Second Edition&lt;/i&gt;, 4:664.", "plainTextFormattedCitation" : "Carson dan Moo, An introduction to the New Testament - Second Edition, 4:664.", "previouslyFormattedCitation" : "Carson dan Moo, &lt;i&gt;An introduction to the New Testament - Second Edition&lt;/i&gt;, 4:664." }, "properties" : { "noteIndex" : 9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Carson dan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4:664.</w:t>
      </w:r>
      <w:r>
        <w:fldChar w:fldCharType="end"/>
      </w:r>
    </w:p>
  </w:footnote>
  <w:footnote w:id="17">
    <w:p w14:paraId="3192ECBA" w14:textId="4C04566B" w:rsidR="008725C2" w:rsidRPr="00D84B8E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0", "uris" : [ "http://www.mendeley.com/documents/?uuid=b115e455-b510-4073-acff-a563d80357d1" ] } ], "mendeley" : { "formattedCitation" : "Guthrie, &lt;i&gt;Pengantar Perjanjian Baru, Volume 3&lt;/i&gt;, 160.", "plainTextFormattedCitation" : "Guthrie, Pengantar Perjanjian Baru, Volume 3, 160.", "previouslyFormattedCitation" : "Guthrie, &lt;i&gt;Pengantar Perjanjian Baru, Volume 3&lt;/i&gt;, 160." }, "properties" : { "noteIndex" : 9 }, "schema" : "https://github.com/citation-style-language/schema/raw/master/csl-citation.json" }</w:instrText>
      </w:r>
      <w:r>
        <w:fldChar w:fldCharType="separate"/>
      </w:r>
      <w:r w:rsidRPr="00471AA8">
        <w:rPr>
          <w:noProof/>
        </w:rPr>
        <w:t xml:space="preserve">Guthrie, </w:t>
      </w:r>
      <w:r w:rsidRPr="00471AA8">
        <w:rPr>
          <w:i/>
          <w:noProof/>
        </w:rPr>
        <w:t>Pengantar Perjanjian Baru, Volume 3</w:t>
      </w:r>
      <w:r w:rsidRPr="00471AA8">
        <w:rPr>
          <w:noProof/>
        </w:rPr>
        <w:t>, 160.</w:t>
      </w:r>
      <w:r>
        <w:fldChar w:fldCharType="end"/>
      </w:r>
    </w:p>
  </w:footnote>
  <w:footnote w:id="18">
    <w:p w14:paraId="6C906A9E" w14:textId="14AB6B42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F901A8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Sibarani, &lt;i&gt;Pengtantar Perjanjian Baru&lt;/i&gt;, 87.", "plainTextFormattedCitation" : "Sibarani, Pengtantar Perjanjian Baru, 87.", "previouslyFormattedCitation" : "Sibarani, &lt;i&gt;Pengtantar Perjanjian Baru&lt;/i&gt;, 87." }, "properties" : { "noteIndex" : 9 }, "schema" : "https://github.com/citation-style-language/schema/raw/master/csl-citation.json" }</w:instrText>
      </w:r>
      <w:r>
        <w:fldChar w:fldCharType="separate"/>
      </w:r>
      <w:r w:rsidR="00282ED8" w:rsidRPr="00282ED8">
        <w:rPr>
          <w:noProof/>
        </w:rPr>
        <w:t xml:space="preserve">Sibarani, </w:t>
      </w:r>
      <w:r w:rsidR="00282ED8" w:rsidRPr="00282ED8">
        <w:rPr>
          <w:i/>
          <w:noProof/>
        </w:rPr>
        <w:t>Pengtantar Perjanjian Baru</w:t>
      </w:r>
      <w:r w:rsidR="00282ED8" w:rsidRPr="00282ED8">
        <w:rPr>
          <w:noProof/>
        </w:rPr>
        <w:t>, 87.</w:t>
      </w:r>
      <w:r>
        <w:fldChar w:fldCharType="end"/>
      </w:r>
    </w:p>
  </w:footnote>
  <w:footnote w:id="19">
    <w:p w14:paraId="7B572170" w14:textId="62ED1AA8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1.</w:t>
      </w:r>
      <w:r>
        <w:fldChar w:fldCharType="end"/>
      </w:r>
    </w:p>
  </w:footnote>
  <w:footnote w:id="20">
    <w:p w14:paraId="58AAB135" w14:textId="0E8E88D6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5", "uris" : [ "http://www.mendeley.com/documents/?uuid=b115e455-b510-4073-acff-a563d80357d1" ] } ], "mendeley" : { "formattedCitation" : "Guthrie, &lt;i&gt;Pengantar Perjanjian Baru, Volume 3&lt;/i&gt;, 165.", "plainTextFormattedCitation" : "Guthrie, Pengantar Perjanjian Baru, Volume 3, 165.", "previouslyFormattedCitation" : "Guthrie, &lt;i&gt;Pengantar Perjanjian Baru, Volume 3&lt;/i&gt;, 165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5.</w:t>
      </w:r>
      <w:r>
        <w:fldChar w:fldCharType="end"/>
      </w:r>
    </w:p>
  </w:footnote>
  <w:footnote w:id="21">
    <w:p w14:paraId="275D3145" w14:textId="485ACB5F" w:rsidR="008725C2" w:rsidRPr="00D50CB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0 }, "schema" : "https://github.com/citation-style-language/schema/raw/master/csl-citation.json" }</w:instrText>
      </w:r>
      <w:r>
        <w:fldChar w:fldCharType="separate"/>
      </w:r>
      <w:r w:rsidRPr="0042614C">
        <w:rPr>
          <w:noProof/>
        </w:rPr>
        <w:t xml:space="preserve">Guthrie, </w:t>
      </w:r>
      <w:r w:rsidRPr="0042614C">
        <w:rPr>
          <w:i/>
          <w:noProof/>
        </w:rPr>
        <w:t>Pengantar Perjanjian Baru, Volume 3</w:t>
      </w:r>
      <w:r w:rsidRPr="0042614C">
        <w:rPr>
          <w:noProof/>
        </w:rPr>
        <w:t>, 166.</w:t>
      </w:r>
      <w:r>
        <w:fldChar w:fldCharType="end"/>
      </w:r>
    </w:p>
  </w:footnote>
  <w:footnote w:id="22">
    <w:p w14:paraId="3D37F6F0" w14:textId="60B7C90F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10 }, "schema" : "https://github.com/citation-style-language/schema/raw/master/csl-citation.json" }</w:instrText>
      </w:r>
      <w:r>
        <w:fldChar w:fldCharType="separate"/>
      </w:r>
      <w:r w:rsidRPr="000B5D44">
        <w:rPr>
          <w:noProof/>
        </w:rPr>
        <w:t>Berkhof, “Introduction to the New Testament,” 170.</w:t>
      </w:r>
      <w:r>
        <w:fldChar w:fldCharType="end"/>
      </w:r>
    </w:p>
  </w:footnote>
  <w:footnote w:id="23">
    <w:p w14:paraId="27092AFB" w14:textId="71FE5886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F901A8"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1", "uris" : [ "http://www.mendeley.com/documents/?uuid=daffb27c-f8c7-43fd-927b-00f5dd598a0b" ] } ], "mendeley" : { "formattedCitation" : "Drane, &lt;i&gt;Memahami Perjanjian Baru: pengantar historis-teologis&lt;/i&gt;, 521.", "plainTextFormattedCitation" : "Drane, Memahami Perjanjian Baru: pengantar historis-teologis, 521.", "previouslyFormattedCitation" : "Drane, &lt;i&gt;Memahami Perjanjian Baru: pengantar historis-teologis&lt;/i&gt;, 521." }, "properties" : { "noteIndex" : 10 }, "schema" : "https://github.com/citation-style-language/schema/raw/master/csl-citation.json" }</w:instrText>
      </w:r>
      <w:r>
        <w:fldChar w:fldCharType="separate"/>
      </w:r>
      <w:r w:rsidR="00282ED8" w:rsidRPr="00282ED8">
        <w:rPr>
          <w:noProof/>
        </w:rPr>
        <w:t xml:space="preserve">Drane, </w:t>
      </w:r>
      <w:r w:rsidR="00282ED8" w:rsidRPr="00282ED8">
        <w:rPr>
          <w:i/>
          <w:noProof/>
        </w:rPr>
        <w:t>Memahami Perjanjian Baru: pengantar historis-teologis</w:t>
      </w:r>
      <w:r w:rsidR="00282ED8" w:rsidRPr="00282ED8">
        <w:rPr>
          <w:noProof/>
        </w:rPr>
        <w:t>, 521.</w:t>
      </w:r>
      <w:r>
        <w:fldChar w:fldCharType="end"/>
      </w:r>
    </w:p>
  </w:footnote>
  <w:footnote w:id="24">
    <w:p w14:paraId="25C2B833" w14:textId="1C669952" w:rsidR="008725C2" w:rsidRPr="0042614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1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Guthrie, </w:t>
      </w:r>
      <w:r w:rsidRPr="004D50C6">
        <w:rPr>
          <w:i/>
          <w:noProof/>
        </w:rPr>
        <w:t>Pengantar Perjanjian Baru, Volume 3</w:t>
      </w:r>
      <w:r w:rsidRPr="004D50C6">
        <w:rPr>
          <w:noProof/>
        </w:rPr>
        <w:t>, 166.</w:t>
      </w:r>
      <w:r>
        <w:fldChar w:fldCharType="end"/>
      </w:r>
    </w:p>
  </w:footnote>
  <w:footnote w:id="25">
    <w:p w14:paraId="3A214E46" w14:textId="5188142A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F901A8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8", "uris" : [ "http://www.mendeley.com/documents/?uuid=5f923158-a775-4606-8104-e84340a289dc" ] } ], "mendeley" : { "formattedCitation" : "Sibarani, &lt;i&gt;Pengtantar Perjanjian Baru&lt;/i&gt;, 88.", "plainTextFormattedCitation" : "Sibarani, Pengtantar Perjanjian Baru, 88.", "previouslyFormattedCitation" : "Sibarani, &lt;i&gt;Pengtantar Perjanjian Baru&lt;/i&gt;, 88." }, "properties" : { "noteIndex" : 10 }, "schema" : "https://github.com/citation-style-language/schema/raw/master/csl-citation.json" }</w:instrText>
      </w:r>
      <w:r>
        <w:fldChar w:fldCharType="separate"/>
      </w:r>
      <w:r w:rsidR="00282ED8" w:rsidRPr="00282ED8">
        <w:rPr>
          <w:noProof/>
        </w:rPr>
        <w:t xml:space="preserve">Sibarani, </w:t>
      </w:r>
      <w:r w:rsidR="00282ED8" w:rsidRPr="00282ED8">
        <w:rPr>
          <w:i/>
          <w:noProof/>
        </w:rPr>
        <w:t>Pengtantar Perjanjian Baru</w:t>
      </w:r>
      <w:r w:rsidR="00282ED8" w:rsidRPr="00282ED8">
        <w:rPr>
          <w:noProof/>
        </w:rPr>
        <w:t>, 88.</w:t>
      </w:r>
      <w:r>
        <w:fldChar w:fldCharType="end"/>
      </w:r>
    </w:p>
  </w:footnote>
  <w:footnote w:id="26">
    <w:p w14:paraId="1C51761F" w14:textId="73F2530B" w:rsidR="00AB69ED" w:rsidRPr="002D4F77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4", "uris" : [ "http://www.mendeley.com/documents/?uuid=8c6d630d-8b64-49b3-be02-b3b320a99c50" ] } ], "mendeley" : { "formattedCitation" : "Willian W. Klein, Craig L. Blomberg, dan Jr. Hubbard, Robert L., &lt;i&gt;Introduction To Biblical Interpretation 2&lt;/i&gt; (Malang: LITERATUR SAAT, 2013), 384.", "plainTextFormattedCitation" : "Willian W. Klein, Craig L. Blomberg, dan Jr. Hubbard, Robert L., Introduction To Biblical Interpretation 2 (Malang: LITERATUR SAAT, 2013), 384.", "previouslyFormattedCitation" : "Willian W. Klein, Craig L. Blomberg, dan Jr. Hubbard, Robert L., &lt;i&gt;Introduction To Biblical Interpretation 2&lt;/i&gt; (Malang: LITERATUR SAAT, 2013), 384." }, "properties" : { "noteIndex" : 12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Willian W. Klein, Craig L. Blomberg, dan Jr. Hubbard, Robert L., </w:t>
      </w:r>
      <w:r w:rsidRPr="002D4F77">
        <w:rPr>
          <w:i/>
          <w:noProof/>
        </w:rPr>
        <w:t>Introduction To Biblical Interpretation 2</w:t>
      </w:r>
      <w:r w:rsidRPr="002D4F77">
        <w:rPr>
          <w:noProof/>
        </w:rPr>
        <w:t xml:space="preserve"> (Malang: LITERATUR SAAT, 2013), 384.</w:t>
      </w:r>
      <w:r>
        <w:fldChar w:fldCharType="end"/>
      </w:r>
    </w:p>
  </w:footnote>
  <w:footnote w:id="27">
    <w:p w14:paraId="7C2D47D1" w14:textId="1F95B913" w:rsidR="00AB69ED" w:rsidRPr="001D5E11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5", "uris" : [ "http://www.mendeley.com/documents/?uuid=8c6d630d-8b64-49b3-be02-b3b320a99c50" ] } ], "mendeley" : { "formattedCitation" : "Klein, Blomberg, dan Hubbard, Robert L., &lt;i&gt;Introduction To Biblical Interpretation 2&lt;/i&gt;, 385.", "plainTextFormattedCitation" : "Klein, Blomberg, dan Hubbard, Robert L., Introduction To Biblical Interpretation 2, 385.", "previouslyFormattedCitation" : "Klein, Blomberg, dan Hubbard, Robert L., &lt;i&gt;Introduction To Biblical Interpretation 2&lt;/i&gt;, 385." }, "properties" : { "noteIndex" : 12 }, "schema" : "https://github.com/citation-style-language/schema/raw/master/csl-citation.json" }</w:instrText>
      </w:r>
      <w:r>
        <w:fldChar w:fldCharType="separate"/>
      </w:r>
      <w:r w:rsidRPr="00872423">
        <w:rPr>
          <w:noProof/>
        </w:rPr>
        <w:t xml:space="preserve">Klein, Blomberg, dan Hubbard, Robert L., </w:t>
      </w:r>
      <w:r w:rsidRPr="00872423">
        <w:rPr>
          <w:i/>
          <w:noProof/>
        </w:rPr>
        <w:t>Introduction To Biblical Interpretation 2</w:t>
      </w:r>
      <w:r w:rsidRPr="00872423">
        <w:rPr>
          <w:noProof/>
        </w:rPr>
        <w:t>, 385.</w:t>
      </w:r>
      <w:r>
        <w:fldChar w:fldCharType="end"/>
      </w:r>
    </w:p>
  </w:footnote>
  <w:footnote w:id="28">
    <w:p w14:paraId="702924D8" w14:textId="77A60E6C" w:rsidR="00AB69ED" w:rsidRPr="00872423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1169-65-3", "author" : [ { "dropping-particle" : "", "family" : "Hakh", "given" : "Samuel Benyamin", "non-dropping-particle" : "", "parse-names" : false, "suffix" : "" } ], "id" : "ITEM-1", "issued" : { "date-parts" : [ [ "2010" ] ] }, "publisher" : "Bina Media Informasi", "publisher-place" : "Bandung", "title" : "Perjanjian Baru Sejarah, Pengantar dan Pokok-pokok Teologisnya", "type" : "book" }, "locator" : "346", "uris" : [ "http://www.mendeley.com/documents/?uuid=02018b56-0012-4def-81c4-999a1647ac0f" ] } ], "mendeley" : { "formattedCitation" : "Samuel Benyamin Hakh, &lt;i&gt;Perjanjian Baru Sejarah, Pengantar dan Pokok-pokok Teologisnya&lt;/i&gt; (Bandung: Bina Media Informasi, 2010), 346.", "plainTextFormattedCitation" : "Samuel Benyamin Hakh, Perjanjian Baru Sejarah, Pengantar dan Pokok-pokok Teologisnya (Bandung: Bina Media Informasi, 2010), 346.", "previouslyFormattedCitation" : "Samuel Benyamin Hakh, &lt;i&gt;Perjanjian Baru Sejarah, Pengantar dan Pokok-pokok Teologisnya&lt;/i&gt; (Bandung: Bina Media Informasi, 2010), 346." }, "properties" : { "noteIndex" : 14 }, "schema" : "https://github.com/citation-style-language/schema/raw/master/csl-citation.json" }</w:instrText>
      </w:r>
      <w:r>
        <w:fldChar w:fldCharType="separate"/>
      </w:r>
      <w:r w:rsidRPr="00872423">
        <w:rPr>
          <w:noProof/>
        </w:rPr>
        <w:t xml:space="preserve">Samuel Benyamin Hakh, </w:t>
      </w:r>
      <w:r w:rsidRPr="00872423">
        <w:rPr>
          <w:i/>
          <w:noProof/>
        </w:rPr>
        <w:t>Perjanjian Baru Sejarah, Pengantar dan Pokok-pokok Teologisnya</w:t>
      </w:r>
      <w:r w:rsidRPr="00872423">
        <w:rPr>
          <w:noProof/>
        </w:rPr>
        <w:t xml:space="preserve"> (Bandung: Bina Media Informasi, 2010), 346.</w:t>
      </w:r>
      <w:r>
        <w:fldChar w:fldCharType="end"/>
      </w:r>
    </w:p>
  </w:footnote>
  <w:footnote w:id="29">
    <w:p w14:paraId="75775F7D" w14:textId="20D36999" w:rsidR="00AB69ED" w:rsidRPr="00A85280" w:rsidRDefault="00AB69ED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14844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7", "uris" : [ "http://www.mendeley.com/documents/?uuid=e6cf60de-5385-4d1d-b697-a111dceec895" ] } ], "mendeley" : { "formattedCitation" : "&lt;i&gt;ALKITAB PENUNTUN Hidup Berkelimpahan&lt;/i&gt; (Malang: Gandum Mas, 2004), 2107.", "plainTextFormattedCitation" : "ALKITAB PENUNTUN Hidup Berkelimpahan (Malang: Gandum Mas, 2004), 2107.", "previouslyFormattedCitation" : "&lt;i&gt;ALKITAB PENUNTUN Hidup Berkelimpahan&lt;/i&gt; (Malang: Gandum Mas, 2004), 2107." }, "properties" : { "noteIndex" : 15 }, "schema" : "https://github.com/citation-style-language/schema/raw/master/csl-citation.json" }</w:instrText>
      </w:r>
      <w:r>
        <w:fldChar w:fldCharType="separate"/>
      </w:r>
      <w:r w:rsidRPr="00A85280">
        <w:rPr>
          <w:i/>
          <w:noProof/>
        </w:rPr>
        <w:t>ALKITAB PENUNTUN Hidup Berkelimpahan</w:t>
      </w:r>
      <w:r w:rsidRPr="00A85280">
        <w:rPr>
          <w:noProof/>
        </w:rPr>
        <w:t xml:space="preserve"> (Malang: Gandum Mas, 2004), 2107.</w:t>
      </w:r>
      <w:r>
        <w:fldChar w:fldCharType="end"/>
      </w:r>
    </w:p>
  </w:footnote>
  <w:footnote w:id="30">
    <w:p w14:paraId="3243D12C" w14:textId="1B027399" w:rsidR="00914844" w:rsidRPr="00914844" w:rsidRDefault="00914844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C70F8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57", "uris" : [ "http://www.mendeley.com/documents/?uuid=0669d4c0-f676-466b-bf87-9a7cc2124a9d" ] } ], "mendeley" : { "formattedCitation" : "Barclay M Newman Jr., &lt;i&gt;KAMUS YUNANI-INDONESIA UNTUK PERJANJIAN BARU&lt;/i&gt; (Jakarta: BPK Gunung Mulia, 2010), 157.", "plainTextFormattedCitation" : "Barclay M Newman Jr., KAMUS YUNANI-INDONESIA UNTUK PERJANJIAN BARU (Jakarta: BPK Gunung Mulia, 2010), 157.", "previouslyFormattedCitation" : "Barclay M Newman Jr., &lt;i&gt;KAMUS YUNANI-INDONESIA UNTUK PERJANJIAN BARU&lt;/i&gt; (Jakarta: BPK Gunung Mulia, 2010), 157." }, "properties" : { "noteIndex" : 16 }, "schema" : "https://github.com/citation-style-language/schema/raw/master/csl-citation.json" }</w:instrText>
      </w:r>
      <w:r>
        <w:fldChar w:fldCharType="separate"/>
      </w:r>
      <w:r w:rsidRPr="00914844">
        <w:rPr>
          <w:noProof/>
        </w:rPr>
        <w:t xml:space="preserve">Barclay M Newman Jr., </w:t>
      </w:r>
      <w:r w:rsidRPr="00914844">
        <w:rPr>
          <w:i/>
          <w:noProof/>
        </w:rPr>
        <w:t>KAMUS YUNANI-INDONESIA UNTUK PERJANJIAN BARU</w:t>
      </w:r>
      <w:r w:rsidRPr="00914844">
        <w:rPr>
          <w:noProof/>
        </w:rPr>
        <w:t xml:space="preserve"> (Jakarta: BPK Gunung Mulia, 2010), 157.</w:t>
      </w:r>
      <w:r>
        <w:fldChar w:fldCharType="end"/>
      </w:r>
    </w:p>
  </w:footnote>
  <w:footnote w:id="31">
    <w:p w14:paraId="3A2A1AFA" w14:textId="7D91C472" w:rsidR="001579E3" w:rsidRPr="001579E3" w:rsidRDefault="001579E3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26", "uris" : [ "http://www.mendeley.com/documents/?uuid=0669d4c0-f676-466b-bf87-9a7cc2124a9d" ] } ], "mendeley" : { "formattedCitation" : "Newman Jr., &lt;i&gt;KAMUS YUNANI-INDONESIA UNTUK PERJANJIAN BARU&lt;/i&gt;, 126.", "plainTextFormattedCitation" : "Newman Jr., KAMUS YUNANI-INDONESIA UNTUK PERJANJIAN BARU, 126.", "previouslyFormattedCitation" : "Newman Jr., &lt;i&gt;KAMUS YUNANI-INDONESIA UNTUK PERJANJIAN BARU&lt;/i&gt;, 126." }, "properties" : { "noteIndex" : 17 }, "schema" : "https://github.com/citation-style-language/schema/raw/master/csl-citation.json" }</w:instrText>
      </w:r>
      <w:r>
        <w:fldChar w:fldCharType="separate"/>
      </w:r>
      <w:r w:rsidR="00701F46" w:rsidRPr="00701F46">
        <w:rPr>
          <w:noProof/>
        </w:rPr>
        <w:t xml:space="preserve">Newman Jr., </w:t>
      </w:r>
      <w:r w:rsidR="00701F46" w:rsidRPr="00701F46">
        <w:rPr>
          <w:i/>
          <w:noProof/>
        </w:rPr>
        <w:t>KAMUS YUNANI-INDONESIA UNTUK PERJANJIAN BARU</w:t>
      </w:r>
      <w:r w:rsidR="00701F46" w:rsidRPr="00701F46">
        <w:rPr>
          <w:noProof/>
        </w:rPr>
        <w:t>, 126.</w:t>
      </w:r>
      <w:r>
        <w:fldChar w:fldCharType="end"/>
      </w:r>
    </w:p>
  </w:footnote>
  <w:footnote w:id="32">
    <w:p w14:paraId="7D671747" w14:textId="200F305D" w:rsidR="004C70F8" w:rsidRPr="004C70F8" w:rsidRDefault="004C70F8" w:rsidP="00D74E2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1F46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9", "uris" : [ "http://www.mendeley.com/documents/?uuid=e6cf60de-5385-4d1d-b697-a111dceec895" ] } ], "mendeley" : { "formattedCitation" : "&lt;i&gt;ALKITAB PENUNTUN Hidup Berkelimpahan&lt;/i&gt;, 2109.", "plainTextFormattedCitation" : "ALKITAB PENUNTUN Hidup Berkelimpahan, 2109.", "previouslyFormattedCitation" : "&lt;i&gt;ALKITAB PENUNTUN Hidup Berkelimpahan&lt;/i&gt;, 2109." }, "properties" : { "noteIndex" : 17 }, "schema" : "https://github.com/citation-style-language/schema/raw/master/csl-citation.json" }</w:instrText>
      </w:r>
      <w:r>
        <w:fldChar w:fldCharType="separate"/>
      </w:r>
      <w:r w:rsidR="001579E3" w:rsidRPr="001579E3">
        <w:rPr>
          <w:i/>
          <w:noProof/>
        </w:rPr>
        <w:t>ALKITAB PENUNTUN Hidup Berkelimpahan</w:t>
      </w:r>
      <w:r w:rsidR="001579E3" w:rsidRPr="001579E3">
        <w:rPr>
          <w:noProof/>
        </w:rPr>
        <w:t>, 2109.</w:t>
      </w:r>
      <w:r>
        <w:fldChar w:fldCharType="end"/>
      </w:r>
    </w:p>
  </w:footnote>
  <w:footnote w:id="33">
    <w:p w14:paraId="3E5C0465" w14:textId="55FF116D" w:rsidR="00701F46" w:rsidRPr="00701F46" w:rsidRDefault="00701F46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URL" : "https://www.sarapanpagi.org/sozo-menyelamatkan-studi-kata-yunani-vt540.html", "accessed" : { "date-parts" : [ [ "2023", "2", "17" ] ] }, "id" : "ITEM-1", "issued" : { "date-parts" : [ [ "0" ] ] }, "title" : "SOZO (MENYELAMATKAN): STUDI KATA YUNANI - SarapanPagi Biblika Ministry", "type" : "webpage" }, "uris" : [ "http://www.mendeley.com/documents/?uuid=02bb857e-c3da-3ebb-a89b-21fcfdd1cada" ] } ], "mendeley" : { "formattedCitation" : "\u201cSOZO (MENYELAMATKAN): STUDI KATA YUNANI - SarapanPagi Biblika Ministry,\u201d diakses Februari 17, 2023, https://www.sarapanpagi.org/sozo-menyelamatkan-studi-kata-yunani-vt540.html.", "plainTextFormattedCitation" : "\u201cSOZO (MENYELAMATKAN): STUDI KATA YUNANI - SarapanPagi Biblika Ministry,\u201d diakses Februari 17, 2023, https://www.sarapanpagi.org/sozo-menyelamatkan-studi-kata-yunani-vt540.html.", "previouslyFormattedCitation" : "\u201cSOZO (MENYELAMATKAN): STUDI KATA YUNANI - SarapanPagi Biblika Ministry,\u201d diakses Februari 17, 2023, https://www.sarapanpagi.org/sozo-menyelamatkan-studi-kata-yunani-vt540.html." }, "properties" : { "noteIndex" : 17 }, "schema" : "https://github.com/citation-style-language/schema/raw/master/csl-citation.json" }</w:instrText>
      </w:r>
      <w:r>
        <w:fldChar w:fldCharType="separate"/>
      </w:r>
      <w:r w:rsidRPr="00701F46">
        <w:rPr>
          <w:noProof/>
        </w:rPr>
        <w:t>“SOZO (MENYELAMATKAN): STUDI KATA YUNANI - SarapanPagi Biblika Ministry,” diakses Februari 17, 2023, https://www.sarapanpagi.org/sozo-menyelamatkan-studi-kata-yunani-vt540.html.</w:t>
      </w:r>
      <w:r>
        <w:fldChar w:fldCharType="end"/>
      </w:r>
    </w:p>
  </w:footnote>
  <w:footnote w:id="34">
    <w:p w14:paraId="69AE265A" w14:textId="27E8D5FF" w:rsidR="009966B5" w:rsidRPr="009966B5" w:rsidRDefault="009966B5" w:rsidP="009966B5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A6980">
        <w:instrText>ADDIN CSL_CITATION { "citationItems" : [ { "id" : "ITEM-1", "itemData" : { "URL" : "https://kbbi.web.id/tumbuh", "accessed" : { "date-parts" : [ [ "2023", "2", "20" ] ] }, "id" : "ITEM-1", "issued" : { "date-parts" : [ [ "0" ] ] }, "title" : "Arti kata tumbuh - Kamus Besar Bahasa Indonesia (KBBI) Online", "type" : "webpage" }, "uris" : [ "http://www.mendeley.com/documents/?uuid=a9d8092d-c187-37e3-b13f-0c03f01437bc" ] } ], "mendeley" : { "formattedCitation" : "\u201cArti kata tumbuh - Kamus Besar Bahasa Indonesia (KBBI) Online,\u201d diakses Februari 20, 2023, https://kbbi.web.id/tumbuh.", "plainTextFormattedCitation" : "\u201cArti kata tumbuh - Kamus Besar Bahasa Indonesia (KBBI) Online,\u201d diakses Februari 20, 2023, https://kbbi.web.id/tumbuh.", "previouslyFormattedCitation" : "\u201cArti kata tumbuh - Kamus Besar Bahasa Indonesia (KBBI) Online,\u201d diakses Februari 20, 2023, https://kbbi.web.id/tumbuh." }, "properties" : { "noteIndex" : 18 }, "schema" : "https://github.com/citation-style-language/schema/raw/master/csl-citation.json" }</w:instrText>
      </w:r>
      <w:r>
        <w:fldChar w:fldCharType="separate"/>
      </w:r>
      <w:r w:rsidRPr="009966B5">
        <w:rPr>
          <w:noProof/>
        </w:rPr>
        <w:t>“Arti kata tumbuh - Kamus Besar Bahasa Indonesia (KBBI) Online,” diakses Februari 20, 2023, https://kbbi.web.id/tumbuh.</w:t>
      </w:r>
      <w:r>
        <w:fldChar w:fldCharType="end"/>
      </w:r>
    </w:p>
  </w:footnote>
  <w:footnote w:id="35">
    <w:p w14:paraId="6CACF180" w14:textId="1012ACD3" w:rsidR="00AA6980" w:rsidRPr="00AA6980" w:rsidRDefault="00AA6980" w:rsidP="00AA698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2", "uris" : [ "http://www.mendeley.com/documents/?uuid=3da5ff26-5ff6-4fbd-b201-c098093777a8" ] } ], "mendeley" : { "formattedCitation" : "&lt;i&gt;POLA HIDUP KRISTEN Penerapan Praktis&lt;/i&gt; (Malang: Gandum Mas, 2010), 2.", "plainTextFormattedCitation" : "POLA HIDUP KRISTEN Penerapan Praktis (Malang: Gandum Mas, 2010), 2.", "previouslyFormattedCitation" : "&lt;i&gt;POLA HIDUP KRISTEN Penerapan Praktis&lt;/i&gt; (Malang: Gandum Mas, 2010), 2." }, "properties" : { "noteIndex" : 18 }, "schema" : "https://github.com/citation-style-language/schema/raw/master/csl-citation.json" }</w:instrText>
      </w:r>
      <w:r>
        <w:fldChar w:fldCharType="separate"/>
      </w:r>
      <w:r w:rsidRPr="00AA6980">
        <w:rPr>
          <w:i/>
          <w:noProof/>
        </w:rPr>
        <w:t>POLA HIDUP KRISTEN Penerapan Praktis</w:t>
      </w:r>
      <w:r w:rsidRPr="00AA6980">
        <w:rPr>
          <w:noProof/>
        </w:rPr>
        <w:t xml:space="preserve"> (Malang: Gandum Mas, 2010), 2.</w:t>
      </w:r>
      <w:r>
        <w:fldChar w:fldCharType="end"/>
      </w:r>
    </w:p>
  </w:footnote>
  <w:footnote w:id="36">
    <w:p w14:paraId="7FA992F6" w14:textId="0CD5A61C" w:rsidR="005838F7" w:rsidRPr="005838F7" w:rsidRDefault="005838F7" w:rsidP="005838F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9", "uris" : [ "http://www.mendeley.com/documents/?uuid=3da5ff26-5ff6-4fbd-b201-c098093777a8" ] } ], "mendeley" : { "formattedCitation" : "&lt;i&gt;POLA HIDUP KRISTEN Penerapan Praktis&lt;/i&gt;, 9.", "plainTextFormattedCitation" : "POLA HIDUP KRISTEN Penerapan Praktis, 9.", "previouslyFormattedCitation" : "&lt;i&gt;POLA HIDUP KRISTEN Penerapan Praktis&lt;/i&gt;, 9." }, "properties" : { "noteIndex" : 18 }, "schema" : "https://github.com/citation-style-language/schema/raw/master/csl-citation.json" }</w:instrText>
      </w:r>
      <w:r>
        <w:fldChar w:fldCharType="separate"/>
      </w:r>
      <w:r w:rsidR="00961A6C" w:rsidRPr="00961A6C">
        <w:rPr>
          <w:i/>
          <w:noProof/>
        </w:rPr>
        <w:t>POLA HIDUP KRISTEN Penerapan Praktis</w:t>
      </w:r>
      <w:r w:rsidR="00961A6C" w:rsidRPr="00961A6C">
        <w:rPr>
          <w:noProof/>
        </w:rPr>
        <w:t>, 9.</w:t>
      </w:r>
      <w:r>
        <w:fldChar w:fldCharType="end"/>
      </w:r>
    </w:p>
  </w:footnote>
  <w:footnote w:id="37">
    <w:p w14:paraId="15D3FAE9" w14:textId="77777777" w:rsidR="00B768D7" w:rsidRPr="00A851E4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Leo", "given" : "Eddy", "non-dropping-particle" : "", "parse-names" : false, "suffix" : "" } ], "id" : "ITEM-1", "issued" : { "date-parts" : [ [ "2008" ] ] }, "publisher" : "Metanoia Publishing", "publisher-place" : "Jakarta", "title" : "THE KINGDOM LIVING : Mempraktekkan Kuasa Kerajaan Allah Dalam Hidup Anda Selama 49 Hari", "type" : "book" }, "locator" : "pendahuluan", "uris" : [ "http://www.mendeley.com/documents/?uuid=f7efc273-fa8e-4afa-a850-3f0f3b16183f" ] } ], "mendeley" : { "formattedCitation" : "Eddy Leo, &lt;i&gt;THE KINGDOM LIVING\u202f: Mempraktekkan Kuasa Kerajaan Allah Dalam Hidup Anda Selama 49 Hari&lt;/i&gt; (Jakarta: Metanoia Publishing, 2008), pendahuluan.", "plainTextFormattedCitation" : "Eddy Leo, THE KINGDOM LIVING\u202f: Mempraktekkan Kuasa Kerajaan Allah Dalam Hidup Anda Selama 49 Hari (Jakarta: Metanoia Publishing, 2008), pendahuluan.", "previouslyFormattedCitation" : "Eddy Leo, &lt;i&gt;THE KINGDOM LIVING\u202f: Mempraktekkan Kuasa Kerajaan Allah Dalam Hidup Anda Selama 49 Hari&lt;/i&gt; (Jakarta: Metanoia Publishing, 2008), pendahuluan." }, "properties" : { "noteIndex" : 18 }, "schema" : "https://github.com/citation-style-language/schema/raw/master/csl-citation.json" }</w:instrText>
      </w:r>
      <w:r>
        <w:fldChar w:fldCharType="separate"/>
      </w:r>
      <w:r w:rsidRPr="00A851E4">
        <w:rPr>
          <w:noProof/>
        </w:rPr>
        <w:t xml:space="preserve">Eddy Leo, </w:t>
      </w:r>
      <w:r w:rsidRPr="00A851E4">
        <w:rPr>
          <w:i/>
          <w:noProof/>
        </w:rPr>
        <w:t>THE KINGDOM LIVING : Mempraktekkan Kuasa Kerajaan Allah Dalam Hidup Anda Selama 49 Hari</w:t>
      </w:r>
      <w:r w:rsidRPr="00A851E4">
        <w:rPr>
          <w:noProof/>
        </w:rPr>
        <w:t xml:space="preserve"> (Jakarta: Metanoia Publishing, 2008), pendahuluan.</w:t>
      </w:r>
      <w:r>
        <w:fldChar w:fldCharType="end"/>
      </w:r>
    </w:p>
  </w:footnote>
  <w:footnote w:id="38">
    <w:p w14:paraId="004D7CA3" w14:textId="77777777" w:rsidR="00B768D7" w:rsidRPr="00961A6C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46", "uris" : [ "http://www.mendeley.com/documents/?uuid=3da5ff26-5ff6-4fbd-b201-c098093777a8" ] } ], "mendeley" : { "formattedCitation" : "&lt;i&gt;POLA HIDUP KRISTEN Penerapan Praktis&lt;/i&gt;, 46.", "plainTextFormattedCitation" : "POLA HIDUP KRISTEN Penerapan Praktis, 46.", "previouslyFormattedCitation" : "&lt;i&gt;POLA HIDUP KRISTEN Penerapan Praktis&lt;/i&gt;, 46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i/>
          <w:noProof/>
        </w:rPr>
        <w:t>POLA HIDUP KRISTEN Penerapan Praktis</w:t>
      </w:r>
      <w:r w:rsidRPr="00322CDA">
        <w:rPr>
          <w:noProof/>
        </w:rPr>
        <w:t>, 46.</w:t>
      </w:r>
      <w:r>
        <w:fldChar w:fldCharType="end"/>
      </w:r>
    </w:p>
  </w:footnote>
  <w:footnote w:id="39">
    <w:p w14:paraId="37B33156" w14:textId="1116E6DA" w:rsidR="00B768D7" w:rsidRPr="00322CDA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82ED8">
        <w:instrText>ADDIN CSL_CITATION { "citationItems" : [ { "id" : "ITEM-1", "itemData" : { "ISBN" : "978-1-62245-595-9", "author" : [ { "dropping-particle" : "", "family" : "Ryle", "given" : "J. C.", "non-dropping-particle" : "", "parse-names" : false, "suffix" : "" } ], "id" : "ITEM-1", "issued" : { "date-parts" : [ [ "2019" ] ] }, "publisher" : "Aneko Press", "publisher-place" : "Abbotsford", "title" : "Holiness", "type" : "book" }, "locator" : "127", "uris" : [ "http://www.mendeley.com/documents/?uuid=a08c3a1f-3888-4ea2-a481-46b0bbe8a81b" ] } ], "mendeley" : { "formattedCitation" : "J. C. Ryle, &lt;i&gt;Holiness&lt;/i&gt; (Abbotsford: Aneko Press, 2019), 127.", "plainTextFormattedCitation" : "J. C. Ryle, Holiness (Abbotsford: Aneko Press, 2019), 127.", "previouslyFormattedCitation" : "J. C. Ryle, &lt;i&gt;Holiness&lt;/i&gt; (Abbotsford: Aneko Press, 2019), 127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noProof/>
        </w:rPr>
        <w:t xml:space="preserve">J. C. Ryle, </w:t>
      </w:r>
      <w:r w:rsidRPr="00322CDA">
        <w:rPr>
          <w:i/>
          <w:noProof/>
        </w:rPr>
        <w:t>Holiness</w:t>
      </w:r>
      <w:r w:rsidRPr="00322CDA">
        <w:rPr>
          <w:noProof/>
        </w:rPr>
        <w:t xml:space="preserve"> (Abbotsford: Aneko Press, 2019), 127.</w:t>
      </w:r>
      <w:r>
        <w:fldChar w:fldCharType="end"/>
      </w:r>
    </w:p>
  </w:footnote>
  <w:footnote w:id="40">
    <w:p w14:paraId="4E473397" w14:textId="006C63E0" w:rsidR="00282ED8" w:rsidRPr="00282ED8" w:rsidRDefault="00282ED8" w:rsidP="00282ED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LLC BibleWorks, \u201cBibleWorks 8\u201d (Norfolk, 2009).", "plainTextFormattedCitation" : "LLC BibleWorks, \u201cBibleWorks 8\u201d (Norfolk, 2009).", "previouslyFormattedCitation" : "LLC BibleWorks, \u201cBibleWorks 8\u201d (Norfolk, 2009)." }, "properties" : { "noteIndex" : 22 }, "schema" : "https://github.com/citation-style-language/schema/raw/master/csl-citation.json" }</w:instrText>
      </w:r>
      <w:r>
        <w:fldChar w:fldCharType="separate"/>
      </w:r>
      <w:r w:rsidRPr="00282ED8">
        <w:rPr>
          <w:noProof/>
        </w:rPr>
        <w:t>LLC BibleWorks, “BibleWorks 8” (Norfolk, 2009).</w:t>
      </w:r>
      <w:r>
        <w:fldChar w:fldCharType="end"/>
      </w:r>
    </w:p>
  </w:footnote>
  <w:footnote w:id="41">
    <w:p w14:paraId="3C2716AA" w14:textId="52BCF6EC" w:rsidR="00282ED8" w:rsidRPr="00282ED8" w:rsidRDefault="00282ED8" w:rsidP="00282ED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F901A8">
        <w:instrText>ADDIN CSL_CITATION { "citationItems" : [ { "id" : "ITEM-1", "itemData" : { "URL" : "https://www.sarapanpagi.org/mengenal-allah-mengenal-yesus-kristus-vt29.html#p67", "accessed" : { "date-parts" : [ [ "2023", "2", "27" ] ] }, "id" : "ITEM-1", "issued" : { "date-parts" : [ [ "0" ] ] }, "title" : "MENGENAL ALLAH - MENGENAL YESUS KRISTUS - SarapanPagi Biblika Ministry", "type" : "webpage" }, "uris" : [ "http://www.mendeley.com/documents/?uuid=def43314-25ba-3a2d-ac59-2f59e33fcfa6" ] } ], "mendeley" : { "formattedCitation" : "\u201cMENGENAL ALLAH - MENGENAL YESUS KRISTUS - SarapanPagi Biblika Ministry,\u201d diakses Februari 27, 2023, https://www.sarapanpagi.org/mengenal-allah-mengenal-yesus-kristus-vt29.html#p67.", "plainTextFormattedCitation" : "\u201cMENGENAL ALLAH - MENGENAL YESUS KRISTUS - SarapanPagi Biblika Ministry,\u201d diakses Februari 27, 2023, https://www.sarapanpagi.org/mengenal-allah-mengenal-yesus-kristus-vt29.html#p67.", "previouslyFormattedCitation" : "\u201cMENGENAL ALLAH - MENGENAL YESUS KRISTUS - SarapanPagi Biblika Ministry,\u201d diakses Februari 27, 2023, https://www.sarapanpagi.org/mengenal-allah-mengenal-yesus-kristus-vt29.html#p67." }, "properties" : { "noteIndex" : 22 }, "schema" : "https://github.com/citation-style-language/schema/raw/master/csl-citation.json" }</w:instrText>
      </w:r>
      <w:r>
        <w:fldChar w:fldCharType="separate"/>
      </w:r>
      <w:r w:rsidRPr="00282ED8">
        <w:rPr>
          <w:noProof/>
        </w:rPr>
        <w:t>“MENGENAL ALLAH - MENGENAL YESUS KRISTUS - SarapanPagi Biblika Ministry,” diakses Februari 27, 2023, https://www.sarapanpagi.org/mengenal-allah-mengenal-yesus-kristus-vt29.html#p67.</w:t>
      </w:r>
      <w:r>
        <w:fldChar w:fldCharType="end"/>
      </w:r>
    </w:p>
  </w:footnote>
  <w:footnote w:id="42">
    <w:p w14:paraId="0957FC2B" w14:textId="0C707A3E" w:rsidR="00F901A8" w:rsidRPr="00F901A8" w:rsidRDefault="00F901A8" w:rsidP="00F901A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63C9E"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BibleWorks, \u201cBibleWorks 8.\u201d", "plainTextFormattedCitation" : "BibleWorks, \u201cBibleWorks 8.\u201d", "previouslyFormattedCitation" : "BibleWorks, \u201cBibleWorks 8.\u201d" }, "properties" : { "noteIndex" : 22 }, "schema" : "https://github.com/citation-style-language/schema/raw/master/csl-citation.json" }</w:instrText>
      </w:r>
      <w:r>
        <w:fldChar w:fldCharType="separate"/>
      </w:r>
      <w:r w:rsidR="003A0353" w:rsidRPr="003A0353">
        <w:rPr>
          <w:noProof/>
        </w:rPr>
        <w:t>BibleWorks, “BibleWorks 8.”</w:t>
      </w:r>
      <w:r>
        <w:fldChar w:fldCharType="end"/>
      </w:r>
    </w:p>
  </w:footnote>
  <w:footnote w:id="43">
    <w:p w14:paraId="3F266D53" w14:textId="55E14613" w:rsidR="003A0353" w:rsidRPr="003A0353" w:rsidRDefault="003A0353" w:rsidP="003A0353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76BC7">
        <w:instrText>ADDIN CSL_CITATION { "citationItems" : [ { "id" : "ITEM-1", "itemData" : { "URL" : "https://www.sarapanpagi.org/mengenal-allah-mengenal-yesus-kristus-vt29.html#p67", "accessed" : { "date-parts" : [ [ "2023", "2", "27" ] ] }, "id" : "ITEM-1", "issued" : { "date-parts" : [ [ "0" ] ] }, "title" : "MENGENAL ALLAH - MENGENAL YESUS KRISTUS - SarapanPagi Biblika Ministry", "type" : "webpage" }, "uris" : [ "http://www.mendeley.com/documents/?uuid=def43314-25ba-3a2d-ac59-2f59e33fcfa6" ] } ], "mendeley" : { "formattedCitation" : "\u201cMENGENAL ALLAH - MENGENAL YESUS KRISTUS - SarapanPagi Biblika Ministry.\u201d", "plainTextFormattedCitation" : "\u201cMENGENAL ALLAH - MENGENAL YESUS KRISTUS - SarapanPagi Biblika Ministry.\u201d", "previouslyFormattedCitation" : "\u201cMENGENAL ALLAH - MENGENAL YESUS KRISTUS - SarapanPagi Biblika Ministry.\u201d" }, "properties" : { "noteIndex" : 22 }, "schema" : "https://github.com/citation-style-language/schema/raw/master/csl-citation.json" }</w:instrText>
      </w:r>
      <w:r>
        <w:fldChar w:fldCharType="separate"/>
      </w:r>
      <w:r w:rsidR="00163C9E" w:rsidRPr="00163C9E">
        <w:rPr>
          <w:noProof/>
        </w:rPr>
        <w:t>“MENGENAL ALLAH - MENGENAL YESUS KRISTUS - SarapanPagi Biblika Ministry.”</w:t>
      </w:r>
      <w:r>
        <w:fldChar w:fldCharType="end"/>
      </w:r>
    </w:p>
  </w:footnote>
  <w:footnote w:id="44">
    <w:p w14:paraId="506BECF3" w14:textId="5C531313" w:rsidR="00163C9E" w:rsidRPr="00163C9E" w:rsidRDefault="00163C9E" w:rsidP="00163C9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76BC7">
        <w:instrText>ADDIN CSL_CITATION { "citationItems" : [ { "id" : "ITEM-1", "itemData" : { "ISBN" : "978-623-91187-6-2", "author" : [ { "dropping-particle" : "", "family" : "Wahyu", "given" : "Rita", "non-dropping-particle" : "", "parse-names" : false, "suffix" : "" } ], "edition" : "REVISI", "id" : "ITEM-1", "issued" : { "date-parts" : [ [ "2019" ] ] }, "number-of-pages" : "537", "publisher" : "Ekumene Literature", "publisher-place" : "Jakarta", "title" : "EKSEGESIS PESHAT KITAB KEJADIAN-KITAB GENELOGI PARASHAT BERESHIT, KEJADIAN 1:1-6:8 EDISI REVISI", "type" : "book" }, "locator" : "163", "uris" : [ "http://www.mendeley.com/documents/?uuid=e05f9cea-a622-41e4-a5dd-b32f557317a0" ] } ], "mendeley" : { "formattedCitation" : "Rita Wahyu, &lt;i&gt;EKSEGESIS PESHAT KITAB KEJADIAN-KITAB GENELOGI PARASHAT BERESHIT, KEJADIAN 1:1-6:8 EDISI REVISI&lt;/i&gt;, REVISI. (Jakarta: Ekumene Literature, 2019), 163.", "plainTextFormattedCitation" : "Rita Wahyu, EKSEGESIS PESHAT KITAB KEJADIAN-KITAB GENELOGI PARASHAT BERESHIT, KEJADIAN 1:1-6:8 EDISI REVISI, REVISI. (Jakarta: Ekumene Literature, 2019), 163.", "previouslyFormattedCitation" : "Rita Wahyu, &lt;i&gt;EKSEGESIS PESHAT KITAB KEJADIAN-KITAB GENELOGI PARASHAT BERESHIT, KEJADIAN 1:1-6:8 EDISI REVISI&lt;/i&gt;, REVISI. (Jakarta: Ekumene Literature, 2019), 163." }, "properties" : { "noteIndex" : 22 }, "schema" : "https://github.com/citation-style-language/schema/raw/master/csl-citation.json" }</w:instrText>
      </w:r>
      <w:r>
        <w:fldChar w:fldCharType="separate"/>
      </w:r>
      <w:r w:rsidRPr="00163C9E">
        <w:rPr>
          <w:noProof/>
        </w:rPr>
        <w:t xml:space="preserve">Rita Wahyu, </w:t>
      </w:r>
      <w:r w:rsidRPr="00163C9E">
        <w:rPr>
          <w:i/>
          <w:noProof/>
        </w:rPr>
        <w:t>EKSEGESIS PESHAT KITAB KEJADIAN-KITAB GENELOGI PARASHAT BERESHIT, KEJADIAN 1:1-6:8 EDISI REVISI</w:t>
      </w:r>
      <w:r w:rsidRPr="00163C9E">
        <w:rPr>
          <w:noProof/>
        </w:rPr>
        <w:t>, REVISI. (Jakarta: Ekumene Literature, 2019), 163.</w:t>
      </w:r>
      <w:r>
        <w:fldChar w:fldCharType="end"/>
      </w:r>
    </w:p>
  </w:footnote>
  <w:footnote w:id="45">
    <w:p w14:paraId="69937073" w14:textId="5CE7EB25" w:rsidR="00176BC7" w:rsidRPr="00176BC7" w:rsidRDefault="00176BC7" w:rsidP="00176BC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6F2A9A">
        <w:instrText>ADDIN CSL_CITATION { "citationItems" : [ { "id" : "ITEM-1", "itemData" : { "ISBN" : "978-623-91187-6-2", "author" : [ { "dropping-particle" : "", "family" : "Wahyu", "given" : "Rita", "non-dropping-particle" : "", "parse-names" : false, "suffix" : "" } ], "edition" : "REVISI", "id" : "ITEM-1", "issued" : { "date-parts" : [ [ "2019" ] ] }, "number-of-pages" : "537", "publisher" : "Ekumene Literature", "publisher-place" : "Jakarta", "title" : "EKSEGESIS PESHAT KITAB KEJADIAN-KITAB GENELOGI PARASHAT BERESHIT, KEJADIAN 1:1-6:8 EDISI REVISI", "type" : "book" }, "locator" : "166", "uris" : [ "http://www.mendeley.com/documents/?uuid=e05f9cea-a622-41e4-a5dd-b32f557317a0" ] } ], "mendeley" : { "formattedCitation" : "Wahyu, &lt;i&gt;EKSEGESIS PESHAT KITAB KEJADIAN-KITAB GENELOGI PARASHAT BERESHIT, KEJADIAN 1:1-6:8 EDISI REVISI&lt;/i&gt;, 166.", "plainTextFormattedCitation" : "Wahyu, EKSEGESIS PESHAT KITAB KEJADIAN-KITAB GENELOGI PARASHAT BERESHIT, KEJADIAN 1:1-6:8 EDISI REVISI, 166.", "previouslyFormattedCitation" : "Rita Wahyu, &lt;i&gt;EKSEGESIS PESHAT KITAB KEJADIAN-KITAB GENELOGI PARASHAT BERESHIT, KEJADIAN 1:1-6:8 EDISI REVISI&lt;/i&gt;, REVISI. (Jakarta: Ekumene Literature, 2019), 166." }, "properties" : { "noteIndex" : 23 }, "schema" : "https://github.com/citation-style-language/schema/raw/master/csl-citation.json" }</w:instrText>
      </w:r>
      <w:r>
        <w:fldChar w:fldCharType="separate"/>
      </w:r>
      <w:r w:rsidR="006F2A9A" w:rsidRPr="006F2A9A">
        <w:rPr>
          <w:noProof/>
        </w:rPr>
        <w:t xml:space="preserve">Wahyu, </w:t>
      </w:r>
      <w:r w:rsidR="006F2A9A" w:rsidRPr="006F2A9A">
        <w:rPr>
          <w:i/>
          <w:noProof/>
        </w:rPr>
        <w:t>EKSEGESIS PESHAT KITAB KEJADIAN-KITAB GENELOGI PARASHAT BERESHIT, KEJADIAN 1:1-6:8 EDISI REVISI</w:t>
      </w:r>
      <w:r w:rsidR="006F2A9A" w:rsidRPr="006F2A9A">
        <w:rPr>
          <w:noProof/>
        </w:rPr>
        <w:t>, 166.</w:t>
      </w:r>
      <w:r>
        <w:fldChar w:fldCharType="end"/>
      </w:r>
    </w:p>
  </w:footnote>
  <w:footnote w:id="46">
    <w:p w14:paraId="2573A68C" w14:textId="4672249E" w:rsidR="006F2A9A" w:rsidRPr="006F2A9A" w:rsidRDefault="006F2A9A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9-7048-7", "author" : [ { "dropping-particle" : "", "family" : "Byantoro", "given" : "Daniel B.D.", "non-dropping-particle" : "", "parse-names" : false, "suffix" : "" } ], "id" : "ITEM-1", "issued" : { "date-parts" : [ [ "2018" ] ] }, "number-of-pages" : "230", "publisher" : "ANDI", "publisher-place" : "Yogyakarta", "title" : "Iman Orthodox Ringkas", "type" : "book" }, "locator" : "19", "uris" : [ "http://www.mendeley.com/documents/?uuid=70283ace-aa97-4c14-8730-5647002d6676" ] } ], "mendeley" : { "formattedCitation" : "Daniel B.D. Byantoro, &lt;i&gt;Iman Orthodox Ringkas&lt;/i&gt; (Yogyakarta: ANDI, 2018), 19.", "plainTextFormattedCitation" : "Daniel B.D. Byantoro, Iman Orthodox Ringkas (Yogyakarta: ANDI, 2018), 19." }, "properties" : { "noteIndex" : 23 }, "schema" : "https://github.com/citation-style-language/schema/raw/master/csl-citation.json" }</w:instrText>
      </w:r>
      <w:r>
        <w:fldChar w:fldCharType="separate"/>
      </w:r>
      <w:r w:rsidRPr="006F2A9A">
        <w:rPr>
          <w:noProof/>
        </w:rPr>
        <w:t xml:space="preserve">Daniel B.D. Byantoro, </w:t>
      </w:r>
      <w:r w:rsidRPr="006F2A9A">
        <w:rPr>
          <w:i/>
          <w:noProof/>
        </w:rPr>
        <w:t>Iman Orthodox Ringkas</w:t>
      </w:r>
      <w:r w:rsidRPr="006F2A9A">
        <w:rPr>
          <w:noProof/>
        </w:rPr>
        <w:t xml:space="preserve"> (Yogyakarta: ANDI, 2018), 19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F703E"/>
    <w:multiLevelType w:val="hybridMultilevel"/>
    <w:tmpl w:val="66CAC46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175B66"/>
    <w:multiLevelType w:val="hybridMultilevel"/>
    <w:tmpl w:val="38A693F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97437C"/>
    <w:multiLevelType w:val="hybridMultilevel"/>
    <w:tmpl w:val="B90A6090"/>
    <w:lvl w:ilvl="0" w:tplc="E04EB4D6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B327BB8"/>
    <w:multiLevelType w:val="hybridMultilevel"/>
    <w:tmpl w:val="290AC80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E00B51"/>
    <w:multiLevelType w:val="hybridMultilevel"/>
    <w:tmpl w:val="82EC150C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5">
      <w:start w:val="1"/>
      <w:numFmt w:val="upperLetter"/>
      <w:lvlText w:val="%2."/>
      <w:lvlJc w:val="left"/>
      <w:pPr>
        <w:ind w:left="720" w:hanging="360"/>
      </w:pPr>
    </w:lvl>
    <w:lvl w:ilvl="2" w:tplc="3809000F">
      <w:start w:val="1"/>
      <w:numFmt w:val="decimal"/>
      <w:lvlText w:val="%3."/>
      <w:lvlJc w:val="left"/>
      <w:pPr>
        <w:ind w:left="72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080F92"/>
    <w:multiLevelType w:val="hybridMultilevel"/>
    <w:tmpl w:val="7DE06DFE"/>
    <w:lvl w:ilvl="0" w:tplc="4AEEE58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010305E"/>
    <w:multiLevelType w:val="hybridMultilevel"/>
    <w:tmpl w:val="7890A98E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952A8B"/>
    <w:multiLevelType w:val="hybridMultilevel"/>
    <w:tmpl w:val="BD74BC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143676"/>
    <w:multiLevelType w:val="hybridMultilevel"/>
    <w:tmpl w:val="80B04FE2"/>
    <w:lvl w:ilvl="0" w:tplc="ECE4861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/>
        <w:b/>
        <w:bCs/>
        <w:color w:val="auto"/>
        <w:sz w:val="24"/>
        <w:u w:val="none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BA764A"/>
    <w:multiLevelType w:val="hybridMultilevel"/>
    <w:tmpl w:val="BB3226F0"/>
    <w:lvl w:ilvl="0" w:tplc="436C0E0C">
      <w:start w:val="1"/>
      <w:numFmt w:val="decimal"/>
      <w:lvlText w:val="%1)"/>
      <w:lvlJc w:val="left"/>
      <w:pPr>
        <w:ind w:left="720" w:hanging="360"/>
      </w:pPr>
      <w:rPr>
        <w:b/>
        <w:bCs w:val="0"/>
        <w:i w:val="0"/>
        <w:i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530286"/>
    <w:multiLevelType w:val="hybridMultilevel"/>
    <w:tmpl w:val="B8483214"/>
    <w:lvl w:ilvl="0" w:tplc="FFFFFFFF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AC21941"/>
    <w:multiLevelType w:val="hybridMultilevel"/>
    <w:tmpl w:val="30CEDF1E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0124E3B"/>
    <w:multiLevelType w:val="hybridMultilevel"/>
    <w:tmpl w:val="FBB885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CA71041"/>
    <w:multiLevelType w:val="hybridMultilevel"/>
    <w:tmpl w:val="BD4488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207E22"/>
    <w:multiLevelType w:val="hybridMultilevel"/>
    <w:tmpl w:val="42FAC92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864A5E"/>
    <w:multiLevelType w:val="hybridMultilevel"/>
    <w:tmpl w:val="514E814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3B50D46"/>
    <w:multiLevelType w:val="hybridMultilevel"/>
    <w:tmpl w:val="EB6E5D4C"/>
    <w:lvl w:ilvl="0" w:tplc="3809000F">
      <w:start w:val="1"/>
      <w:numFmt w:val="decimal"/>
      <w:lvlText w:val="%1."/>
      <w:lvlJc w:val="left"/>
      <w:pPr>
        <w:ind w:left="2345" w:hanging="360"/>
      </w:pPr>
    </w:lvl>
    <w:lvl w:ilvl="1" w:tplc="38090019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7" w15:restartNumberingAfterBreak="0">
    <w:nsid w:val="5FC42C90"/>
    <w:multiLevelType w:val="hybridMultilevel"/>
    <w:tmpl w:val="A15CE846"/>
    <w:lvl w:ilvl="0" w:tplc="5F0CD77C">
      <w:start w:val="2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3614FBB"/>
    <w:multiLevelType w:val="hybridMultilevel"/>
    <w:tmpl w:val="A768B1E2"/>
    <w:lvl w:ilvl="0" w:tplc="05EEE166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791915"/>
    <w:multiLevelType w:val="hybridMultilevel"/>
    <w:tmpl w:val="FCC6026A"/>
    <w:lvl w:ilvl="0" w:tplc="613004A8">
      <w:start w:val="2"/>
      <w:numFmt w:val="upperLetter"/>
      <w:lvlText w:val="%1.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056824"/>
    <w:multiLevelType w:val="hybridMultilevel"/>
    <w:tmpl w:val="0D92E61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75D18C9"/>
    <w:multiLevelType w:val="hybridMultilevel"/>
    <w:tmpl w:val="A63CB42C"/>
    <w:lvl w:ilvl="0" w:tplc="91329676">
      <w:start w:val="2"/>
      <w:numFmt w:val="lowerLetter"/>
      <w:lvlText w:val="%1."/>
      <w:lvlJc w:val="left"/>
      <w:pPr>
        <w:ind w:left="720" w:hanging="360"/>
      </w:pPr>
      <w:rPr>
        <w:rFonts w:hint="default"/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A5F0F16"/>
    <w:multiLevelType w:val="hybridMultilevel"/>
    <w:tmpl w:val="1F56A95C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471605"/>
    <w:multiLevelType w:val="hybridMultilevel"/>
    <w:tmpl w:val="23105F28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FD4F3B"/>
    <w:multiLevelType w:val="hybridMultilevel"/>
    <w:tmpl w:val="1FFC562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2345" w:hanging="360"/>
      </w:pPr>
    </w:lvl>
    <w:lvl w:ilvl="2" w:tplc="38090011">
      <w:start w:val="1"/>
      <w:numFmt w:val="decimal"/>
      <w:lvlText w:val="%3)"/>
      <w:lvlJc w:val="left"/>
      <w:pPr>
        <w:ind w:left="144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68228E8"/>
    <w:multiLevelType w:val="hybridMultilevel"/>
    <w:tmpl w:val="1C5E8DC0"/>
    <w:lvl w:ilvl="0" w:tplc="203286D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8AE745B"/>
    <w:multiLevelType w:val="hybridMultilevel"/>
    <w:tmpl w:val="2F4E098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4458901">
    <w:abstractNumId w:val="5"/>
  </w:num>
  <w:num w:numId="2" w16cid:durableId="308901336">
    <w:abstractNumId w:val="16"/>
  </w:num>
  <w:num w:numId="3" w16cid:durableId="1053232499">
    <w:abstractNumId w:val="23"/>
  </w:num>
  <w:num w:numId="4" w16cid:durableId="761802362">
    <w:abstractNumId w:val="11"/>
  </w:num>
  <w:num w:numId="5" w16cid:durableId="974333380">
    <w:abstractNumId w:val="2"/>
  </w:num>
  <w:num w:numId="6" w16cid:durableId="2068062795">
    <w:abstractNumId w:val="10"/>
  </w:num>
  <w:num w:numId="7" w16cid:durableId="874854342">
    <w:abstractNumId w:val="24"/>
  </w:num>
  <w:num w:numId="8" w16cid:durableId="1957567268">
    <w:abstractNumId w:val="20"/>
  </w:num>
  <w:num w:numId="9" w16cid:durableId="81529104">
    <w:abstractNumId w:val="19"/>
  </w:num>
  <w:num w:numId="10" w16cid:durableId="1890533909">
    <w:abstractNumId w:val="1"/>
  </w:num>
  <w:num w:numId="11" w16cid:durableId="1731805607">
    <w:abstractNumId w:val="13"/>
  </w:num>
  <w:num w:numId="12" w16cid:durableId="1784839222">
    <w:abstractNumId w:val="15"/>
  </w:num>
  <w:num w:numId="13" w16cid:durableId="1723291223">
    <w:abstractNumId w:val="7"/>
  </w:num>
  <w:num w:numId="14" w16cid:durableId="2123106906">
    <w:abstractNumId w:val="18"/>
  </w:num>
  <w:num w:numId="15" w16cid:durableId="774404511">
    <w:abstractNumId w:val="9"/>
  </w:num>
  <w:num w:numId="16" w16cid:durableId="743842785">
    <w:abstractNumId w:val="3"/>
  </w:num>
  <w:num w:numId="17" w16cid:durableId="1121266241">
    <w:abstractNumId w:val="0"/>
  </w:num>
  <w:num w:numId="18" w16cid:durableId="1676027925">
    <w:abstractNumId w:val="21"/>
  </w:num>
  <w:num w:numId="19" w16cid:durableId="1525364560">
    <w:abstractNumId w:val="6"/>
  </w:num>
  <w:num w:numId="20" w16cid:durableId="724570210">
    <w:abstractNumId w:val="4"/>
  </w:num>
  <w:num w:numId="21" w16cid:durableId="612517378">
    <w:abstractNumId w:val="26"/>
  </w:num>
  <w:num w:numId="22" w16cid:durableId="701592949">
    <w:abstractNumId w:val="17"/>
  </w:num>
  <w:num w:numId="23" w16cid:durableId="1955742949">
    <w:abstractNumId w:val="14"/>
  </w:num>
  <w:num w:numId="24" w16cid:durableId="14384883">
    <w:abstractNumId w:val="25"/>
  </w:num>
  <w:num w:numId="25" w16cid:durableId="1680498314">
    <w:abstractNumId w:val="22"/>
  </w:num>
  <w:num w:numId="26" w16cid:durableId="225117638">
    <w:abstractNumId w:val="8"/>
  </w:num>
  <w:num w:numId="27" w16cid:durableId="94963209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766E"/>
    <w:rsid w:val="0000021A"/>
    <w:rsid w:val="00001D9E"/>
    <w:rsid w:val="00002766"/>
    <w:rsid w:val="00014103"/>
    <w:rsid w:val="00030EC1"/>
    <w:rsid w:val="000352C2"/>
    <w:rsid w:val="000433C2"/>
    <w:rsid w:val="00062B54"/>
    <w:rsid w:val="00070437"/>
    <w:rsid w:val="000717B2"/>
    <w:rsid w:val="00092015"/>
    <w:rsid w:val="000960B1"/>
    <w:rsid w:val="000A404B"/>
    <w:rsid w:val="000B08CA"/>
    <w:rsid w:val="000B13EC"/>
    <w:rsid w:val="000B7DAD"/>
    <w:rsid w:val="000C7840"/>
    <w:rsid w:val="000D15F0"/>
    <w:rsid w:val="000D2B77"/>
    <w:rsid w:val="000D6B83"/>
    <w:rsid w:val="000D7AA1"/>
    <w:rsid w:val="000E0538"/>
    <w:rsid w:val="000E0A71"/>
    <w:rsid w:val="000E3213"/>
    <w:rsid w:val="000F58F8"/>
    <w:rsid w:val="00100820"/>
    <w:rsid w:val="001038DD"/>
    <w:rsid w:val="0011155C"/>
    <w:rsid w:val="00112F45"/>
    <w:rsid w:val="00114CFB"/>
    <w:rsid w:val="00132964"/>
    <w:rsid w:val="00136144"/>
    <w:rsid w:val="0014312F"/>
    <w:rsid w:val="00144EA8"/>
    <w:rsid w:val="00146B05"/>
    <w:rsid w:val="00151036"/>
    <w:rsid w:val="001579E3"/>
    <w:rsid w:val="00162B21"/>
    <w:rsid w:val="00163C9E"/>
    <w:rsid w:val="00164246"/>
    <w:rsid w:val="0016766E"/>
    <w:rsid w:val="00172EAD"/>
    <w:rsid w:val="00174916"/>
    <w:rsid w:val="00176839"/>
    <w:rsid w:val="00176BC7"/>
    <w:rsid w:val="00177B33"/>
    <w:rsid w:val="001809C6"/>
    <w:rsid w:val="00191C4B"/>
    <w:rsid w:val="001A09DC"/>
    <w:rsid w:val="001A4765"/>
    <w:rsid w:val="001A4B94"/>
    <w:rsid w:val="001A6A8B"/>
    <w:rsid w:val="001B24BC"/>
    <w:rsid w:val="001B5DEE"/>
    <w:rsid w:val="001C3948"/>
    <w:rsid w:val="001D0AC5"/>
    <w:rsid w:val="001D377D"/>
    <w:rsid w:val="001D6C0E"/>
    <w:rsid w:val="001E2ADA"/>
    <w:rsid w:val="001E4536"/>
    <w:rsid w:val="001E573B"/>
    <w:rsid w:val="001E6516"/>
    <w:rsid w:val="001E670B"/>
    <w:rsid w:val="001F3CFA"/>
    <w:rsid w:val="001F4BAB"/>
    <w:rsid w:val="001F67E8"/>
    <w:rsid w:val="00200F9E"/>
    <w:rsid w:val="002017EB"/>
    <w:rsid w:val="002023F7"/>
    <w:rsid w:val="00212533"/>
    <w:rsid w:val="00216FE7"/>
    <w:rsid w:val="0021743B"/>
    <w:rsid w:val="00235F46"/>
    <w:rsid w:val="00251EA0"/>
    <w:rsid w:val="00257BCB"/>
    <w:rsid w:val="002732F5"/>
    <w:rsid w:val="00282ED8"/>
    <w:rsid w:val="002834C0"/>
    <w:rsid w:val="00287385"/>
    <w:rsid w:val="002910DC"/>
    <w:rsid w:val="00293B77"/>
    <w:rsid w:val="002B4635"/>
    <w:rsid w:val="002B4EB2"/>
    <w:rsid w:val="002B7BB1"/>
    <w:rsid w:val="002C06E1"/>
    <w:rsid w:val="002C718D"/>
    <w:rsid w:val="002E0A33"/>
    <w:rsid w:val="002E3D86"/>
    <w:rsid w:val="002E472C"/>
    <w:rsid w:val="002F291B"/>
    <w:rsid w:val="003022F1"/>
    <w:rsid w:val="00303098"/>
    <w:rsid w:val="00316627"/>
    <w:rsid w:val="00322CDA"/>
    <w:rsid w:val="00323B02"/>
    <w:rsid w:val="003246FE"/>
    <w:rsid w:val="003256B6"/>
    <w:rsid w:val="00330EF9"/>
    <w:rsid w:val="003424CC"/>
    <w:rsid w:val="003475C3"/>
    <w:rsid w:val="00352EE8"/>
    <w:rsid w:val="003542BD"/>
    <w:rsid w:val="00363115"/>
    <w:rsid w:val="003631C2"/>
    <w:rsid w:val="00366852"/>
    <w:rsid w:val="00366FF2"/>
    <w:rsid w:val="00367F30"/>
    <w:rsid w:val="00371292"/>
    <w:rsid w:val="003724CD"/>
    <w:rsid w:val="003A0353"/>
    <w:rsid w:val="003A35B3"/>
    <w:rsid w:val="003A6CF5"/>
    <w:rsid w:val="003A7F90"/>
    <w:rsid w:val="003B0105"/>
    <w:rsid w:val="003B7CF0"/>
    <w:rsid w:val="003C1AAC"/>
    <w:rsid w:val="003C485A"/>
    <w:rsid w:val="003C65F6"/>
    <w:rsid w:val="003C696B"/>
    <w:rsid w:val="003D5885"/>
    <w:rsid w:val="003E2F65"/>
    <w:rsid w:val="003F04CC"/>
    <w:rsid w:val="003F0B73"/>
    <w:rsid w:val="003F1E27"/>
    <w:rsid w:val="003F2850"/>
    <w:rsid w:val="00402EC2"/>
    <w:rsid w:val="00404407"/>
    <w:rsid w:val="004307A7"/>
    <w:rsid w:val="00431113"/>
    <w:rsid w:val="00432EC4"/>
    <w:rsid w:val="004430BB"/>
    <w:rsid w:val="00447525"/>
    <w:rsid w:val="00451BE0"/>
    <w:rsid w:val="0045400A"/>
    <w:rsid w:val="004545F3"/>
    <w:rsid w:val="00454E53"/>
    <w:rsid w:val="00455DAE"/>
    <w:rsid w:val="004561CE"/>
    <w:rsid w:val="0045719A"/>
    <w:rsid w:val="0046034F"/>
    <w:rsid w:val="00472AD4"/>
    <w:rsid w:val="004752F1"/>
    <w:rsid w:val="00484226"/>
    <w:rsid w:val="004906A5"/>
    <w:rsid w:val="00490C58"/>
    <w:rsid w:val="00494A9E"/>
    <w:rsid w:val="00495214"/>
    <w:rsid w:val="004A2609"/>
    <w:rsid w:val="004A76C6"/>
    <w:rsid w:val="004B32F8"/>
    <w:rsid w:val="004C3A71"/>
    <w:rsid w:val="004C5455"/>
    <w:rsid w:val="004C70F8"/>
    <w:rsid w:val="004D7A79"/>
    <w:rsid w:val="004E108C"/>
    <w:rsid w:val="004E17A2"/>
    <w:rsid w:val="004E74F8"/>
    <w:rsid w:val="004F0974"/>
    <w:rsid w:val="004F4B06"/>
    <w:rsid w:val="004F7C1E"/>
    <w:rsid w:val="00513113"/>
    <w:rsid w:val="00521C80"/>
    <w:rsid w:val="00522359"/>
    <w:rsid w:val="00524DE6"/>
    <w:rsid w:val="00526A49"/>
    <w:rsid w:val="00552611"/>
    <w:rsid w:val="0055305E"/>
    <w:rsid w:val="00555AE6"/>
    <w:rsid w:val="00563408"/>
    <w:rsid w:val="00573F2D"/>
    <w:rsid w:val="0058297C"/>
    <w:rsid w:val="005838F7"/>
    <w:rsid w:val="00586978"/>
    <w:rsid w:val="005937FB"/>
    <w:rsid w:val="00595FCA"/>
    <w:rsid w:val="0059702A"/>
    <w:rsid w:val="00597286"/>
    <w:rsid w:val="0059780B"/>
    <w:rsid w:val="005A1753"/>
    <w:rsid w:val="005A5DE3"/>
    <w:rsid w:val="005A6B9F"/>
    <w:rsid w:val="005B444C"/>
    <w:rsid w:val="005B6FAD"/>
    <w:rsid w:val="005C3D76"/>
    <w:rsid w:val="005C776F"/>
    <w:rsid w:val="005D30C1"/>
    <w:rsid w:val="005E356A"/>
    <w:rsid w:val="005E41B9"/>
    <w:rsid w:val="005F7A64"/>
    <w:rsid w:val="00600001"/>
    <w:rsid w:val="00607E9B"/>
    <w:rsid w:val="0061347B"/>
    <w:rsid w:val="006153AC"/>
    <w:rsid w:val="00616340"/>
    <w:rsid w:val="00624CF8"/>
    <w:rsid w:val="00627927"/>
    <w:rsid w:val="006330ED"/>
    <w:rsid w:val="00634D7B"/>
    <w:rsid w:val="006355FC"/>
    <w:rsid w:val="006356DA"/>
    <w:rsid w:val="00644960"/>
    <w:rsid w:val="006557C2"/>
    <w:rsid w:val="0066300F"/>
    <w:rsid w:val="00667E95"/>
    <w:rsid w:val="006704E9"/>
    <w:rsid w:val="00670DCE"/>
    <w:rsid w:val="0067671B"/>
    <w:rsid w:val="00685479"/>
    <w:rsid w:val="0069083E"/>
    <w:rsid w:val="006A4293"/>
    <w:rsid w:val="006B74B9"/>
    <w:rsid w:val="006C0F85"/>
    <w:rsid w:val="006C3829"/>
    <w:rsid w:val="006C4955"/>
    <w:rsid w:val="006C5943"/>
    <w:rsid w:val="006C7387"/>
    <w:rsid w:val="006C743D"/>
    <w:rsid w:val="006D5D4A"/>
    <w:rsid w:val="006E06D4"/>
    <w:rsid w:val="006E773C"/>
    <w:rsid w:val="006F1E5C"/>
    <w:rsid w:val="006F2A9A"/>
    <w:rsid w:val="00701F46"/>
    <w:rsid w:val="00701FA2"/>
    <w:rsid w:val="00716E87"/>
    <w:rsid w:val="00725DD0"/>
    <w:rsid w:val="00727830"/>
    <w:rsid w:val="00731D4D"/>
    <w:rsid w:val="007347FA"/>
    <w:rsid w:val="00734846"/>
    <w:rsid w:val="0073588D"/>
    <w:rsid w:val="007408DF"/>
    <w:rsid w:val="00742BB7"/>
    <w:rsid w:val="007459D1"/>
    <w:rsid w:val="00745A8C"/>
    <w:rsid w:val="007551B7"/>
    <w:rsid w:val="00764875"/>
    <w:rsid w:val="0076541E"/>
    <w:rsid w:val="00773296"/>
    <w:rsid w:val="007734AE"/>
    <w:rsid w:val="007A4B9A"/>
    <w:rsid w:val="007A4D0F"/>
    <w:rsid w:val="007A4D3D"/>
    <w:rsid w:val="007B096B"/>
    <w:rsid w:val="007B28ED"/>
    <w:rsid w:val="007C11A3"/>
    <w:rsid w:val="007C1A4A"/>
    <w:rsid w:val="007C27DD"/>
    <w:rsid w:val="007C4516"/>
    <w:rsid w:val="007C4A77"/>
    <w:rsid w:val="007C4DB9"/>
    <w:rsid w:val="007C5043"/>
    <w:rsid w:val="007D655C"/>
    <w:rsid w:val="007D7AFE"/>
    <w:rsid w:val="007E0102"/>
    <w:rsid w:val="007E184C"/>
    <w:rsid w:val="007E3484"/>
    <w:rsid w:val="007E6A1D"/>
    <w:rsid w:val="007F3AFF"/>
    <w:rsid w:val="007F57C1"/>
    <w:rsid w:val="00800A61"/>
    <w:rsid w:val="0080240E"/>
    <w:rsid w:val="00804F0C"/>
    <w:rsid w:val="00822469"/>
    <w:rsid w:val="00825D07"/>
    <w:rsid w:val="0082769D"/>
    <w:rsid w:val="00847087"/>
    <w:rsid w:val="0085029B"/>
    <w:rsid w:val="00851ACE"/>
    <w:rsid w:val="00866C3D"/>
    <w:rsid w:val="00866CCB"/>
    <w:rsid w:val="008704EF"/>
    <w:rsid w:val="0087180F"/>
    <w:rsid w:val="00872423"/>
    <w:rsid w:val="008725C2"/>
    <w:rsid w:val="00874B10"/>
    <w:rsid w:val="008763FB"/>
    <w:rsid w:val="0088696A"/>
    <w:rsid w:val="008874A1"/>
    <w:rsid w:val="008A4461"/>
    <w:rsid w:val="008A610E"/>
    <w:rsid w:val="008B1FCA"/>
    <w:rsid w:val="008B59BE"/>
    <w:rsid w:val="008C15B8"/>
    <w:rsid w:val="008C1D40"/>
    <w:rsid w:val="008C5E36"/>
    <w:rsid w:val="008D24D2"/>
    <w:rsid w:val="008E3BC7"/>
    <w:rsid w:val="00901FFA"/>
    <w:rsid w:val="009065A3"/>
    <w:rsid w:val="00914844"/>
    <w:rsid w:val="009259AF"/>
    <w:rsid w:val="00925C35"/>
    <w:rsid w:val="00927E89"/>
    <w:rsid w:val="00931C12"/>
    <w:rsid w:val="009353DA"/>
    <w:rsid w:val="00940797"/>
    <w:rsid w:val="00945D59"/>
    <w:rsid w:val="00946118"/>
    <w:rsid w:val="009468B4"/>
    <w:rsid w:val="00947E57"/>
    <w:rsid w:val="00951A6E"/>
    <w:rsid w:val="00961A6C"/>
    <w:rsid w:val="00962895"/>
    <w:rsid w:val="0096412E"/>
    <w:rsid w:val="00964F67"/>
    <w:rsid w:val="00966908"/>
    <w:rsid w:val="00973EAE"/>
    <w:rsid w:val="00977DBF"/>
    <w:rsid w:val="009832EA"/>
    <w:rsid w:val="00984B2D"/>
    <w:rsid w:val="00995F61"/>
    <w:rsid w:val="009966B5"/>
    <w:rsid w:val="009A17FA"/>
    <w:rsid w:val="009A3708"/>
    <w:rsid w:val="009A71A1"/>
    <w:rsid w:val="009B4C93"/>
    <w:rsid w:val="009B689F"/>
    <w:rsid w:val="009C5599"/>
    <w:rsid w:val="009C69A8"/>
    <w:rsid w:val="009D4E94"/>
    <w:rsid w:val="009E6A70"/>
    <w:rsid w:val="009E7177"/>
    <w:rsid w:val="009F0FFA"/>
    <w:rsid w:val="00A00637"/>
    <w:rsid w:val="00A00DDB"/>
    <w:rsid w:val="00A112B8"/>
    <w:rsid w:val="00A20584"/>
    <w:rsid w:val="00A2414E"/>
    <w:rsid w:val="00A2578B"/>
    <w:rsid w:val="00A315F4"/>
    <w:rsid w:val="00A41A82"/>
    <w:rsid w:val="00A42641"/>
    <w:rsid w:val="00A42A32"/>
    <w:rsid w:val="00A44783"/>
    <w:rsid w:val="00A45289"/>
    <w:rsid w:val="00A5657B"/>
    <w:rsid w:val="00A6576D"/>
    <w:rsid w:val="00A851E4"/>
    <w:rsid w:val="00A85280"/>
    <w:rsid w:val="00A8622F"/>
    <w:rsid w:val="00A878CE"/>
    <w:rsid w:val="00A909FC"/>
    <w:rsid w:val="00A97469"/>
    <w:rsid w:val="00AA4CD2"/>
    <w:rsid w:val="00AA6980"/>
    <w:rsid w:val="00AB4031"/>
    <w:rsid w:val="00AB5B94"/>
    <w:rsid w:val="00AB69ED"/>
    <w:rsid w:val="00AE07B6"/>
    <w:rsid w:val="00AE0EC0"/>
    <w:rsid w:val="00AE34C5"/>
    <w:rsid w:val="00AF719F"/>
    <w:rsid w:val="00B008FE"/>
    <w:rsid w:val="00B212BA"/>
    <w:rsid w:val="00B36389"/>
    <w:rsid w:val="00B37730"/>
    <w:rsid w:val="00B41BF1"/>
    <w:rsid w:val="00B60C2E"/>
    <w:rsid w:val="00B61418"/>
    <w:rsid w:val="00B715AD"/>
    <w:rsid w:val="00B71877"/>
    <w:rsid w:val="00B768D7"/>
    <w:rsid w:val="00B83411"/>
    <w:rsid w:val="00B84900"/>
    <w:rsid w:val="00B862C7"/>
    <w:rsid w:val="00B92E1A"/>
    <w:rsid w:val="00B95626"/>
    <w:rsid w:val="00BB1548"/>
    <w:rsid w:val="00BD5F31"/>
    <w:rsid w:val="00BD6A7F"/>
    <w:rsid w:val="00BD7DF5"/>
    <w:rsid w:val="00BE6D11"/>
    <w:rsid w:val="00BE71B7"/>
    <w:rsid w:val="00BE7D44"/>
    <w:rsid w:val="00C03828"/>
    <w:rsid w:val="00C1322D"/>
    <w:rsid w:val="00C20A2E"/>
    <w:rsid w:val="00C2142F"/>
    <w:rsid w:val="00C22FEC"/>
    <w:rsid w:val="00C24589"/>
    <w:rsid w:val="00C26076"/>
    <w:rsid w:val="00C26A31"/>
    <w:rsid w:val="00C35990"/>
    <w:rsid w:val="00C3616F"/>
    <w:rsid w:val="00C427D2"/>
    <w:rsid w:val="00C520D6"/>
    <w:rsid w:val="00C65DB2"/>
    <w:rsid w:val="00C739AF"/>
    <w:rsid w:val="00C74139"/>
    <w:rsid w:val="00C744C9"/>
    <w:rsid w:val="00C751ED"/>
    <w:rsid w:val="00C76CFC"/>
    <w:rsid w:val="00C8629C"/>
    <w:rsid w:val="00C86E9E"/>
    <w:rsid w:val="00C8792F"/>
    <w:rsid w:val="00C9221A"/>
    <w:rsid w:val="00CA080E"/>
    <w:rsid w:val="00CA6BB6"/>
    <w:rsid w:val="00CC06B3"/>
    <w:rsid w:val="00CC60AA"/>
    <w:rsid w:val="00CD669E"/>
    <w:rsid w:val="00CD775F"/>
    <w:rsid w:val="00CD7BF4"/>
    <w:rsid w:val="00CE1D04"/>
    <w:rsid w:val="00CE7685"/>
    <w:rsid w:val="00CF0113"/>
    <w:rsid w:val="00CF1943"/>
    <w:rsid w:val="00CF3CE2"/>
    <w:rsid w:val="00CF7BEB"/>
    <w:rsid w:val="00D16B61"/>
    <w:rsid w:val="00D24DE5"/>
    <w:rsid w:val="00D310BF"/>
    <w:rsid w:val="00D51B6B"/>
    <w:rsid w:val="00D64AE7"/>
    <w:rsid w:val="00D66A1D"/>
    <w:rsid w:val="00D74E21"/>
    <w:rsid w:val="00D80B28"/>
    <w:rsid w:val="00D81628"/>
    <w:rsid w:val="00D83202"/>
    <w:rsid w:val="00D84B8E"/>
    <w:rsid w:val="00D90C2B"/>
    <w:rsid w:val="00DA2D16"/>
    <w:rsid w:val="00DA40D5"/>
    <w:rsid w:val="00DB20DA"/>
    <w:rsid w:val="00DB2267"/>
    <w:rsid w:val="00DC46B7"/>
    <w:rsid w:val="00DC6D09"/>
    <w:rsid w:val="00DD2243"/>
    <w:rsid w:val="00DD6111"/>
    <w:rsid w:val="00DE12C5"/>
    <w:rsid w:val="00DE569F"/>
    <w:rsid w:val="00DE5C7F"/>
    <w:rsid w:val="00DF3269"/>
    <w:rsid w:val="00DF4087"/>
    <w:rsid w:val="00DF6C07"/>
    <w:rsid w:val="00DF7E9F"/>
    <w:rsid w:val="00E058DC"/>
    <w:rsid w:val="00E1311A"/>
    <w:rsid w:val="00E16ECE"/>
    <w:rsid w:val="00E258D3"/>
    <w:rsid w:val="00E26A54"/>
    <w:rsid w:val="00E33408"/>
    <w:rsid w:val="00E36049"/>
    <w:rsid w:val="00E422C3"/>
    <w:rsid w:val="00E426D8"/>
    <w:rsid w:val="00E45025"/>
    <w:rsid w:val="00E5497C"/>
    <w:rsid w:val="00E54EFF"/>
    <w:rsid w:val="00E577F5"/>
    <w:rsid w:val="00E60442"/>
    <w:rsid w:val="00E74DB8"/>
    <w:rsid w:val="00E77F9C"/>
    <w:rsid w:val="00E905DF"/>
    <w:rsid w:val="00E94013"/>
    <w:rsid w:val="00E947A6"/>
    <w:rsid w:val="00E96609"/>
    <w:rsid w:val="00E9691F"/>
    <w:rsid w:val="00E96CD2"/>
    <w:rsid w:val="00ED51E0"/>
    <w:rsid w:val="00ED775D"/>
    <w:rsid w:val="00EE068A"/>
    <w:rsid w:val="00EE4049"/>
    <w:rsid w:val="00EF420D"/>
    <w:rsid w:val="00EF79D8"/>
    <w:rsid w:val="00F02ADF"/>
    <w:rsid w:val="00F05DB4"/>
    <w:rsid w:val="00F0732D"/>
    <w:rsid w:val="00F1044C"/>
    <w:rsid w:val="00F10695"/>
    <w:rsid w:val="00F11A26"/>
    <w:rsid w:val="00F14D8F"/>
    <w:rsid w:val="00F2362F"/>
    <w:rsid w:val="00F302B4"/>
    <w:rsid w:val="00F35074"/>
    <w:rsid w:val="00F476D1"/>
    <w:rsid w:val="00F50F6C"/>
    <w:rsid w:val="00F53A76"/>
    <w:rsid w:val="00F613E3"/>
    <w:rsid w:val="00F63647"/>
    <w:rsid w:val="00F71155"/>
    <w:rsid w:val="00F71413"/>
    <w:rsid w:val="00F72E60"/>
    <w:rsid w:val="00F84338"/>
    <w:rsid w:val="00F901A8"/>
    <w:rsid w:val="00F92A46"/>
    <w:rsid w:val="00F96011"/>
    <w:rsid w:val="00FA56F0"/>
    <w:rsid w:val="00FB59A9"/>
    <w:rsid w:val="00FC644D"/>
    <w:rsid w:val="00FD215C"/>
    <w:rsid w:val="00FD2326"/>
    <w:rsid w:val="00FE08B2"/>
    <w:rsid w:val="00FE45A1"/>
    <w:rsid w:val="00FE57F8"/>
    <w:rsid w:val="00FF095B"/>
    <w:rsid w:val="00FF3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6AFEE8"/>
  <w15:docId w15:val="{8971D20F-0736-4C06-B6DB-2DC2D49E79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6839"/>
  </w:style>
  <w:style w:type="paragraph" w:styleId="Heading1">
    <w:name w:val="heading 1"/>
    <w:basedOn w:val="Normal"/>
    <w:next w:val="Normal"/>
    <w:link w:val="Heading1Char"/>
    <w:uiPriority w:val="9"/>
    <w:qFormat/>
    <w:rsid w:val="00A112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2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2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12B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430B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2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112B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A112B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C4D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C4D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C4DB9"/>
    <w:rPr>
      <w:vertAlign w:val="superscript"/>
    </w:rPr>
  </w:style>
  <w:style w:type="character" w:customStyle="1" w:styleId="Heading5Char">
    <w:name w:val="Heading 5 Char"/>
    <w:basedOn w:val="DefaultParagraphFont"/>
    <w:link w:val="Heading5"/>
    <w:uiPriority w:val="9"/>
    <w:rsid w:val="004430BB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038DD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038D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038D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038D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1038D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75F3ED-A618-41AD-A178-48D161CD21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8</TotalTime>
  <Pages>23</Pages>
  <Words>4219</Words>
  <Characters>24054</Characters>
  <Application>Microsoft Office Word</Application>
  <DocSecurity>0</DocSecurity>
  <Lines>200</Lines>
  <Paragraphs>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2" baseType="lpstr">
      <vt:lpstr/>
      <vt:lpstr>BAB II                 KAJIAN TEORITIK</vt:lpstr>
      <vt:lpstr>    Kajian Teori</vt:lpstr>
      <vt:lpstr>        Kajian Teologis 2 Petrus 1:5-7</vt:lpstr>
      <vt:lpstr>        Pertumbuhan Pengenalan Akan Allah</vt:lpstr>
      <vt:lpstr>        Aplikasinya Kajian Teologis 2 Petrus 1:5-7 Dalam Pertumbuhan Pengenalan Akan ALL</vt:lpstr>
      <vt:lpstr>BAB II                 KAJIAN TEORITIK</vt:lpstr>
      <vt:lpstr>    Kajian Teoritik</vt:lpstr>
      <vt:lpstr>        Kajian Teologis 2 Petrus 1:5-7</vt:lpstr>
      <vt:lpstr>        Pertumbuhan Pengenalan Akan Allah</vt:lpstr>
      <vt:lpstr>        Aplikasinya Kajian Teologis 2 Petrus 1:5-7 Dalam Pertumbuhan Pengenalan Akan ALL</vt:lpstr>
      <vt:lpstr>    Penelitian Yang Relevan</vt:lpstr>
    </vt:vector>
  </TitlesOfParts>
  <Company/>
  <LinksUpToDate>false</LinksUpToDate>
  <CharactersWithSpaces>282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387</cp:revision>
  <dcterms:created xsi:type="dcterms:W3CDTF">2023-02-03T04:44:00Z</dcterms:created>
  <dcterms:modified xsi:type="dcterms:W3CDTF">2023-02-27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-no-ibi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